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0" w:name="_Toc39072141"/>
      <w:r>
        <w:rPr>
          <w:lang w:val="id-ID"/>
        </w:rP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39072142"/>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2" w:name="_Toc39072143"/>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3" w:name="_Toc39072144"/>
      <w:r>
        <w:lastRenderedPageBreak/>
        <w:t>ABSTRAK</w:t>
      </w:r>
      <w:bookmarkEnd w:id="3"/>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4" w:name="_Toc39072145"/>
      <w:r>
        <w:lastRenderedPageBreak/>
        <w:t>ABSTRACT</w:t>
      </w:r>
      <w:bookmarkEnd w:id="4"/>
    </w:p>
    <w:p w14:paraId="59936F72" w14:textId="6BD2AB08" w:rsidR="002F37F7" w:rsidRDefault="002F37F7" w:rsidP="002F37F7">
      <w:pPr>
        <w:pStyle w:val="BodyText-AbstractAuthor"/>
      </w:pPr>
      <w:r>
        <w:t>Student Name, Skripsi Title</w:t>
      </w:r>
    </w:p>
    <w:p w14:paraId="698C5696" w14:textId="785ECCC0" w:rsidR="002F37F7" w:rsidRDefault="002F37F7" w:rsidP="002F37F7">
      <w:pPr>
        <w:pStyle w:val="BodyText-AbstractAuthor"/>
      </w:pPr>
      <w:r>
        <w:t xml:space="preserve">Supervisors: First Supervisor’s Name </w:t>
      </w:r>
      <w:r w:rsidR="00B80779">
        <w:t>dan</w:t>
      </w:r>
      <w:r>
        <w:t xml:space="preserve">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39072146"/>
      <w:r>
        <w:lastRenderedPageBreak/>
        <w:t>DAFTAR ISI</w:t>
      </w:r>
      <w:bookmarkEnd w:id="5"/>
      <w:bookmarkEnd w:id="6"/>
    </w:p>
    <w:bookmarkStart w:id="7" w:name="_Toc402485258" w:displacedByCustomXml="next"/>
    <w:bookmarkStart w:id="8" w:name="_Ref402284383" w:displacedByCustomXml="next"/>
    <w:sdt>
      <w:sdtPr>
        <w:rPr>
          <w:noProof w:val="0"/>
        </w:rPr>
        <w:id w:val="822942062"/>
        <w:docPartObj>
          <w:docPartGallery w:val="Table of Contents"/>
          <w:docPartUnique/>
        </w:docPartObj>
      </w:sdtPr>
      <w:sdtEndPr>
        <w:rPr>
          <w:b/>
          <w:bCs/>
        </w:rPr>
      </w:sdtEndPr>
      <w:sdtContent>
        <w:p w14:paraId="07590344" w14:textId="77777777" w:rsidR="001E6E6A"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9072141" w:history="1">
            <w:r w:rsidR="001E6E6A" w:rsidRPr="00074752">
              <w:rPr>
                <w:rStyle w:val="Hyperlink"/>
              </w:rPr>
              <w:t>PERSETUJUAN</w:t>
            </w:r>
            <w:r w:rsidR="001E6E6A">
              <w:rPr>
                <w:webHidden/>
              </w:rPr>
              <w:tab/>
            </w:r>
            <w:r w:rsidR="001E6E6A">
              <w:rPr>
                <w:webHidden/>
              </w:rPr>
              <w:fldChar w:fldCharType="begin"/>
            </w:r>
            <w:r w:rsidR="001E6E6A">
              <w:rPr>
                <w:webHidden/>
              </w:rPr>
              <w:instrText xml:space="preserve"> PAGEREF _Toc39072141 \h </w:instrText>
            </w:r>
            <w:r w:rsidR="001E6E6A">
              <w:rPr>
                <w:webHidden/>
              </w:rPr>
            </w:r>
            <w:r w:rsidR="001E6E6A">
              <w:rPr>
                <w:webHidden/>
              </w:rPr>
              <w:fldChar w:fldCharType="separate"/>
            </w:r>
            <w:r w:rsidR="001E6E6A">
              <w:rPr>
                <w:webHidden/>
              </w:rPr>
              <w:t>ii</w:t>
            </w:r>
            <w:r w:rsidR="001E6E6A">
              <w:rPr>
                <w:webHidden/>
              </w:rPr>
              <w:fldChar w:fldCharType="end"/>
            </w:r>
          </w:hyperlink>
        </w:p>
        <w:p w14:paraId="7CDF097D" w14:textId="77777777" w:rsidR="001E6E6A" w:rsidRDefault="00F60633">
          <w:pPr>
            <w:pStyle w:val="TOC1"/>
            <w:rPr>
              <w:rFonts w:asciiTheme="minorHAnsi" w:eastAsiaTheme="minorEastAsia" w:hAnsiTheme="minorHAnsi" w:cstheme="minorBidi"/>
              <w:sz w:val="22"/>
              <w:lang w:eastAsia="id-ID"/>
            </w:rPr>
          </w:pPr>
          <w:hyperlink w:anchor="_Toc39072142" w:history="1">
            <w:r w:rsidR="001E6E6A" w:rsidRPr="00074752">
              <w:rPr>
                <w:rStyle w:val="Hyperlink"/>
              </w:rPr>
              <w:t>PERNYATAAN ORISINALITAS</w:t>
            </w:r>
            <w:r w:rsidR="001E6E6A">
              <w:rPr>
                <w:webHidden/>
              </w:rPr>
              <w:tab/>
            </w:r>
            <w:r w:rsidR="001E6E6A">
              <w:rPr>
                <w:webHidden/>
              </w:rPr>
              <w:fldChar w:fldCharType="begin"/>
            </w:r>
            <w:r w:rsidR="001E6E6A">
              <w:rPr>
                <w:webHidden/>
              </w:rPr>
              <w:instrText xml:space="preserve"> PAGEREF _Toc39072142 \h </w:instrText>
            </w:r>
            <w:r w:rsidR="001E6E6A">
              <w:rPr>
                <w:webHidden/>
              </w:rPr>
            </w:r>
            <w:r w:rsidR="001E6E6A">
              <w:rPr>
                <w:webHidden/>
              </w:rPr>
              <w:fldChar w:fldCharType="separate"/>
            </w:r>
            <w:r w:rsidR="001E6E6A">
              <w:rPr>
                <w:webHidden/>
              </w:rPr>
              <w:t>iii</w:t>
            </w:r>
            <w:r w:rsidR="001E6E6A">
              <w:rPr>
                <w:webHidden/>
              </w:rPr>
              <w:fldChar w:fldCharType="end"/>
            </w:r>
          </w:hyperlink>
        </w:p>
        <w:p w14:paraId="137BECAF" w14:textId="77777777" w:rsidR="001E6E6A" w:rsidRDefault="00F60633">
          <w:pPr>
            <w:pStyle w:val="TOC1"/>
            <w:rPr>
              <w:rFonts w:asciiTheme="minorHAnsi" w:eastAsiaTheme="minorEastAsia" w:hAnsiTheme="minorHAnsi" w:cstheme="minorBidi"/>
              <w:sz w:val="22"/>
              <w:lang w:eastAsia="id-ID"/>
            </w:rPr>
          </w:pPr>
          <w:hyperlink w:anchor="_Toc39072143" w:history="1">
            <w:r w:rsidR="001E6E6A" w:rsidRPr="00074752">
              <w:rPr>
                <w:rStyle w:val="Hyperlink"/>
              </w:rPr>
              <w:t>PRAKATA</w:t>
            </w:r>
            <w:r w:rsidR="001E6E6A">
              <w:rPr>
                <w:webHidden/>
              </w:rPr>
              <w:tab/>
            </w:r>
            <w:r w:rsidR="001E6E6A">
              <w:rPr>
                <w:webHidden/>
              </w:rPr>
              <w:fldChar w:fldCharType="begin"/>
            </w:r>
            <w:r w:rsidR="001E6E6A">
              <w:rPr>
                <w:webHidden/>
              </w:rPr>
              <w:instrText xml:space="preserve"> PAGEREF _Toc39072143 \h </w:instrText>
            </w:r>
            <w:r w:rsidR="001E6E6A">
              <w:rPr>
                <w:webHidden/>
              </w:rPr>
            </w:r>
            <w:r w:rsidR="001E6E6A">
              <w:rPr>
                <w:webHidden/>
              </w:rPr>
              <w:fldChar w:fldCharType="separate"/>
            </w:r>
            <w:r w:rsidR="001E6E6A">
              <w:rPr>
                <w:webHidden/>
              </w:rPr>
              <w:t>iv</w:t>
            </w:r>
            <w:r w:rsidR="001E6E6A">
              <w:rPr>
                <w:webHidden/>
              </w:rPr>
              <w:fldChar w:fldCharType="end"/>
            </w:r>
          </w:hyperlink>
        </w:p>
        <w:p w14:paraId="1433BB30" w14:textId="77777777" w:rsidR="001E6E6A" w:rsidRDefault="00F60633">
          <w:pPr>
            <w:pStyle w:val="TOC1"/>
            <w:rPr>
              <w:rFonts w:asciiTheme="minorHAnsi" w:eastAsiaTheme="minorEastAsia" w:hAnsiTheme="minorHAnsi" w:cstheme="minorBidi"/>
              <w:sz w:val="22"/>
              <w:lang w:eastAsia="id-ID"/>
            </w:rPr>
          </w:pPr>
          <w:hyperlink w:anchor="_Toc39072144" w:history="1">
            <w:r w:rsidR="001E6E6A" w:rsidRPr="00074752">
              <w:rPr>
                <w:rStyle w:val="Hyperlink"/>
              </w:rPr>
              <w:t>ABSTRAK</w:t>
            </w:r>
            <w:r w:rsidR="001E6E6A">
              <w:rPr>
                <w:webHidden/>
              </w:rPr>
              <w:tab/>
            </w:r>
            <w:r w:rsidR="001E6E6A">
              <w:rPr>
                <w:webHidden/>
              </w:rPr>
              <w:fldChar w:fldCharType="begin"/>
            </w:r>
            <w:r w:rsidR="001E6E6A">
              <w:rPr>
                <w:webHidden/>
              </w:rPr>
              <w:instrText xml:space="preserve"> PAGEREF _Toc39072144 \h </w:instrText>
            </w:r>
            <w:r w:rsidR="001E6E6A">
              <w:rPr>
                <w:webHidden/>
              </w:rPr>
            </w:r>
            <w:r w:rsidR="001E6E6A">
              <w:rPr>
                <w:webHidden/>
              </w:rPr>
              <w:fldChar w:fldCharType="separate"/>
            </w:r>
            <w:r w:rsidR="001E6E6A">
              <w:rPr>
                <w:webHidden/>
              </w:rPr>
              <w:t>v</w:t>
            </w:r>
            <w:r w:rsidR="001E6E6A">
              <w:rPr>
                <w:webHidden/>
              </w:rPr>
              <w:fldChar w:fldCharType="end"/>
            </w:r>
          </w:hyperlink>
        </w:p>
        <w:p w14:paraId="1FA0CA1A" w14:textId="77777777" w:rsidR="001E6E6A" w:rsidRDefault="00F60633">
          <w:pPr>
            <w:pStyle w:val="TOC1"/>
            <w:rPr>
              <w:rFonts w:asciiTheme="minorHAnsi" w:eastAsiaTheme="minorEastAsia" w:hAnsiTheme="minorHAnsi" w:cstheme="minorBidi"/>
              <w:sz w:val="22"/>
              <w:lang w:eastAsia="id-ID"/>
            </w:rPr>
          </w:pPr>
          <w:hyperlink w:anchor="_Toc39072145" w:history="1">
            <w:r w:rsidR="001E6E6A" w:rsidRPr="00074752">
              <w:rPr>
                <w:rStyle w:val="Hyperlink"/>
              </w:rPr>
              <w:t>ABSTRACT</w:t>
            </w:r>
            <w:r w:rsidR="001E6E6A">
              <w:rPr>
                <w:webHidden/>
              </w:rPr>
              <w:tab/>
            </w:r>
            <w:r w:rsidR="001E6E6A">
              <w:rPr>
                <w:webHidden/>
              </w:rPr>
              <w:fldChar w:fldCharType="begin"/>
            </w:r>
            <w:r w:rsidR="001E6E6A">
              <w:rPr>
                <w:webHidden/>
              </w:rPr>
              <w:instrText xml:space="preserve"> PAGEREF _Toc39072145 \h </w:instrText>
            </w:r>
            <w:r w:rsidR="001E6E6A">
              <w:rPr>
                <w:webHidden/>
              </w:rPr>
            </w:r>
            <w:r w:rsidR="001E6E6A">
              <w:rPr>
                <w:webHidden/>
              </w:rPr>
              <w:fldChar w:fldCharType="separate"/>
            </w:r>
            <w:r w:rsidR="001E6E6A">
              <w:rPr>
                <w:webHidden/>
              </w:rPr>
              <w:t>vi</w:t>
            </w:r>
            <w:r w:rsidR="001E6E6A">
              <w:rPr>
                <w:webHidden/>
              </w:rPr>
              <w:fldChar w:fldCharType="end"/>
            </w:r>
          </w:hyperlink>
        </w:p>
        <w:p w14:paraId="7675FA9E" w14:textId="77777777" w:rsidR="001E6E6A" w:rsidRDefault="00F60633">
          <w:pPr>
            <w:pStyle w:val="TOC1"/>
            <w:rPr>
              <w:rFonts w:asciiTheme="minorHAnsi" w:eastAsiaTheme="minorEastAsia" w:hAnsiTheme="minorHAnsi" w:cstheme="minorBidi"/>
              <w:sz w:val="22"/>
              <w:lang w:eastAsia="id-ID"/>
            </w:rPr>
          </w:pPr>
          <w:hyperlink w:anchor="_Toc39072146" w:history="1">
            <w:r w:rsidR="001E6E6A" w:rsidRPr="00074752">
              <w:rPr>
                <w:rStyle w:val="Hyperlink"/>
              </w:rPr>
              <w:t>DAFTAR ISI</w:t>
            </w:r>
            <w:r w:rsidR="001E6E6A">
              <w:rPr>
                <w:webHidden/>
              </w:rPr>
              <w:tab/>
            </w:r>
            <w:r w:rsidR="001E6E6A">
              <w:rPr>
                <w:webHidden/>
              </w:rPr>
              <w:fldChar w:fldCharType="begin"/>
            </w:r>
            <w:r w:rsidR="001E6E6A">
              <w:rPr>
                <w:webHidden/>
              </w:rPr>
              <w:instrText xml:space="preserve"> PAGEREF _Toc39072146 \h </w:instrText>
            </w:r>
            <w:r w:rsidR="001E6E6A">
              <w:rPr>
                <w:webHidden/>
              </w:rPr>
            </w:r>
            <w:r w:rsidR="001E6E6A">
              <w:rPr>
                <w:webHidden/>
              </w:rPr>
              <w:fldChar w:fldCharType="separate"/>
            </w:r>
            <w:r w:rsidR="001E6E6A">
              <w:rPr>
                <w:webHidden/>
              </w:rPr>
              <w:t>vii</w:t>
            </w:r>
            <w:r w:rsidR="001E6E6A">
              <w:rPr>
                <w:webHidden/>
              </w:rPr>
              <w:fldChar w:fldCharType="end"/>
            </w:r>
          </w:hyperlink>
        </w:p>
        <w:p w14:paraId="271C81ED" w14:textId="77777777" w:rsidR="001E6E6A" w:rsidRDefault="00F60633">
          <w:pPr>
            <w:pStyle w:val="TOC1"/>
            <w:rPr>
              <w:rFonts w:asciiTheme="minorHAnsi" w:eastAsiaTheme="minorEastAsia" w:hAnsiTheme="minorHAnsi" w:cstheme="minorBidi"/>
              <w:sz w:val="22"/>
              <w:lang w:eastAsia="id-ID"/>
            </w:rPr>
          </w:pPr>
          <w:hyperlink w:anchor="_Toc39072147" w:history="1">
            <w:r w:rsidR="001E6E6A" w:rsidRPr="00074752">
              <w:rPr>
                <w:rStyle w:val="Hyperlink"/>
              </w:rPr>
              <w:t>DAFTAR TABEL</w:t>
            </w:r>
            <w:r w:rsidR="001E6E6A">
              <w:rPr>
                <w:webHidden/>
              </w:rPr>
              <w:tab/>
            </w:r>
            <w:r w:rsidR="001E6E6A">
              <w:rPr>
                <w:webHidden/>
              </w:rPr>
              <w:fldChar w:fldCharType="begin"/>
            </w:r>
            <w:r w:rsidR="001E6E6A">
              <w:rPr>
                <w:webHidden/>
              </w:rPr>
              <w:instrText xml:space="preserve"> PAGEREF _Toc39072147 \h </w:instrText>
            </w:r>
            <w:r w:rsidR="001E6E6A">
              <w:rPr>
                <w:webHidden/>
              </w:rPr>
            </w:r>
            <w:r w:rsidR="001E6E6A">
              <w:rPr>
                <w:webHidden/>
              </w:rPr>
              <w:fldChar w:fldCharType="separate"/>
            </w:r>
            <w:r w:rsidR="001E6E6A">
              <w:rPr>
                <w:webHidden/>
              </w:rPr>
              <w:t>x</w:t>
            </w:r>
            <w:r w:rsidR="001E6E6A">
              <w:rPr>
                <w:webHidden/>
              </w:rPr>
              <w:fldChar w:fldCharType="end"/>
            </w:r>
          </w:hyperlink>
        </w:p>
        <w:p w14:paraId="0BB124C3" w14:textId="77777777" w:rsidR="001E6E6A" w:rsidRDefault="00F60633">
          <w:pPr>
            <w:pStyle w:val="TOC1"/>
            <w:rPr>
              <w:rFonts w:asciiTheme="minorHAnsi" w:eastAsiaTheme="minorEastAsia" w:hAnsiTheme="minorHAnsi" w:cstheme="minorBidi"/>
              <w:sz w:val="22"/>
              <w:lang w:eastAsia="id-ID"/>
            </w:rPr>
          </w:pPr>
          <w:hyperlink w:anchor="_Toc39072148" w:history="1">
            <w:r w:rsidR="001E6E6A" w:rsidRPr="00074752">
              <w:rPr>
                <w:rStyle w:val="Hyperlink"/>
              </w:rPr>
              <w:t>DAFTAR GAMBAR</w:t>
            </w:r>
            <w:r w:rsidR="001E6E6A">
              <w:rPr>
                <w:webHidden/>
              </w:rPr>
              <w:tab/>
            </w:r>
            <w:r w:rsidR="001E6E6A">
              <w:rPr>
                <w:webHidden/>
              </w:rPr>
              <w:fldChar w:fldCharType="begin"/>
            </w:r>
            <w:r w:rsidR="001E6E6A">
              <w:rPr>
                <w:webHidden/>
              </w:rPr>
              <w:instrText xml:space="preserve"> PAGEREF _Toc39072148 \h </w:instrText>
            </w:r>
            <w:r w:rsidR="001E6E6A">
              <w:rPr>
                <w:webHidden/>
              </w:rPr>
            </w:r>
            <w:r w:rsidR="001E6E6A">
              <w:rPr>
                <w:webHidden/>
              </w:rPr>
              <w:fldChar w:fldCharType="separate"/>
            </w:r>
            <w:r w:rsidR="001E6E6A">
              <w:rPr>
                <w:webHidden/>
              </w:rPr>
              <w:t>xi</w:t>
            </w:r>
            <w:r w:rsidR="001E6E6A">
              <w:rPr>
                <w:webHidden/>
              </w:rPr>
              <w:fldChar w:fldCharType="end"/>
            </w:r>
          </w:hyperlink>
        </w:p>
        <w:p w14:paraId="25DC0124" w14:textId="77777777" w:rsidR="001E6E6A" w:rsidRDefault="00F60633">
          <w:pPr>
            <w:pStyle w:val="TOC1"/>
            <w:rPr>
              <w:rFonts w:asciiTheme="minorHAnsi" w:eastAsiaTheme="minorEastAsia" w:hAnsiTheme="minorHAnsi" w:cstheme="minorBidi"/>
              <w:sz w:val="22"/>
              <w:lang w:eastAsia="id-ID"/>
            </w:rPr>
          </w:pPr>
          <w:hyperlink w:anchor="_Toc39072149" w:history="1">
            <w:r w:rsidR="001E6E6A" w:rsidRPr="00074752">
              <w:rPr>
                <w:rStyle w:val="Hyperlink"/>
              </w:rPr>
              <w:t>DAFTAR LAMPIRAN</w:t>
            </w:r>
            <w:r w:rsidR="001E6E6A">
              <w:rPr>
                <w:webHidden/>
              </w:rPr>
              <w:tab/>
            </w:r>
            <w:r w:rsidR="001E6E6A">
              <w:rPr>
                <w:webHidden/>
              </w:rPr>
              <w:fldChar w:fldCharType="begin"/>
            </w:r>
            <w:r w:rsidR="001E6E6A">
              <w:rPr>
                <w:webHidden/>
              </w:rPr>
              <w:instrText xml:space="preserve"> PAGEREF _Toc39072149 \h </w:instrText>
            </w:r>
            <w:r w:rsidR="001E6E6A">
              <w:rPr>
                <w:webHidden/>
              </w:rPr>
            </w:r>
            <w:r w:rsidR="001E6E6A">
              <w:rPr>
                <w:webHidden/>
              </w:rPr>
              <w:fldChar w:fldCharType="separate"/>
            </w:r>
            <w:r w:rsidR="001E6E6A">
              <w:rPr>
                <w:webHidden/>
              </w:rPr>
              <w:t>xii</w:t>
            </w:r>
            <w:r w:rsidR="001E6E6A">
              <w:rPr>
                <w:webHidden/>
              </w:rPr>
              <w:fldChar w:fldCharType="end"/>
            </w:r>
          </w:hyperlink>
        </w:p>
        <w:p w14:paraId="042493AE" w14:textId="77777777" w:rsidR="001E6E6A" w:rsidRDefault="00F60633">
          <w:pPr>
            <w:pStyle w:val="TOC1"/>
            <w:rPr>
              <w:rFonts w:asciiTheme="minorHAnsi" w:eastAsiaTheme="minorEastAsia" w:hAnsiTheme="minorHAnsi" w:cstheme="minorBidi"/>
              <w:sz w:val="22"/>
              <w:lang w:eastAsia="id-ID"/>
            </w:rPr>
          </w:pPr>
          <w:hyperlink w:anchor="_Toc39072150" w:history="1">
            <w:r w:rsidR="001E6E6A" w:rsidRPr="00074752">
              <w:rPr>
                <w:rStyle w:val="Hyperlink"/>
              </w:rPr>
              <w:t>BAB 1</w:t>
            </w:r>
            <w:r w:rsidR="001E6E6A" w:rsidRPr="00074752">
              <w:rPr>
                <w:rStyle w:val="Hyperlink"/>
                <w:lang w:val="en-US"/>
              </w:rPr>
              <w:t xml:space="preserve"> PENDAHULUAN</w:t>
            </w:r>
            <w:r w:rsidR="001E6E6A">
              <w:rPr>
                <w:webHidden/>
              </w:rPr>
              <w:tab/>
            </w:r>
            <w:r w:rsidR="001E6E6A">
              <w:rPr>
                <w:webHidden/>
              </w:rPr>
              <w:fldChar w:fldCharType="begin"/>
            </w:r>
            <w:r w:rsidR="001E6E6A">
              <w:rPr>
                <w:webHidden/>
              </w:rPr>
              <w:instrText xml:space="preserve"> PAGEREF _Toc39072150 \h </w:instrText>
            </w:r>
            <w:r w:rsidR="001E6E6A">
              <w:rPr>
                <w:webHidden/>
              </w:rPr>
            </w:r>
            <w:r w:rsidR="001E6E6A">
              <w:rPr>
                <w:webHidden/>
              </w:rPr>
              <w:fldChar w:fldCharType="separate"/>
            </w:r>
            <w:r w:rsidR="001E6E6A">
              <w:rPr>
                <w:webHidden/>
              </w:rPr>
              <w:t>1</w:t>
            </w:r>
            <w:r w:rsidR="001E6E6A">
              <w:rPr>
                <w:webHidden/>
              </w:rPr>
              <w:fldChar w:fldCharType="end"/>
            </w:r>
          </w:hyperlink>
        </w:p>
        <w:p w14:paraId="0A422646" w14:textId="77777777" w:rsidR="001E6E6A" w:rsidRDefault="00F60633">
          <w:pPr>
            <w:pStyle w:val="TOC2"/>
            <w:rPr>
              <w:rFonts w:asciiTheme="minorHAnsi" w:eastAsiaTheme="minorEastAsia" w:hAnsiTheme="minorHAnsi" w:cstheme="minorBidi"/>
              <w:noProof/>
              <w:sz w:val="22"/>
              <w:lang w:eastAsia="id-ID"/>
            </w:rPr>
          </w:pPr>
          <w:hyperlink w:anchor="_Toc39072151" w:history="1">
            <w:r w:rsidR="001E6E6A" w:rsidRPr="00074752">
              <w:rPr>
                <w:rStyle w:val="Hyperlink"/>
                <w:noProof/>
              </w:rPr>
              <w:t xml:space="preserve">1.1 Latar </w:t>
            </w:r>
            <w:r w:rsidR="001E6E6A" w:rsidRPr="00074752">
              <w:rPr>
                <w:rStyle w:val="Hyperlink"/>
                <w:noProof/>
                <w:lang w:val="en-US"/>
              </w:rPr>
              <w:t>B</w:t>
            </w:r>
            <w:r w:rsidR="001E6E6A" w:rsidRPr="00074752">
              <w:rPr>
                <w:rStyle w:val="Hyperlink"/>
                <w:noProof/>
              </w:rPr>
              <w:t>elakang</w:t>
            </w:r>
            <w:r w:rsidR="001E6E6A">
              <w:rPr>
                <w:noProof/>
                <w:webHidden/>
              </w:rPr>
              <w:tab/>
            </w:r>
            <w:r w:rsidR="001E6E6A">
              <w:rPr>
                <w:noProof/>
                <w:webHidden/>
              </w:rPr>
              <w:fldChar w:fldCharType="begin"/>
            </w:r>
            <w:r w:rsidR="001E6E6A">
              <w:rPr>
                <w:noProof/>
                <w:webHidden/>
              </w:rPr>
              <w:instrText xml:space="preserve"> PAGEREF _Toc39072151 \h </w:instrText>
            </w:r>
            <w:r w:rsidR="001E6E6A">
              <w:rPr>
                <w:noProof/>
                <w:webHidden/>
              </w:rPr>
            </w:r>
            <w:r w:rsidR="001E6E6A">
              <w:rPr>
                <w:noProof/>
                <w:webHidden/>
              </w:rPr>
              <w:fldChar w:fldCharType="separate"/>
            </w:r>
            <w:r w:rsidR="001E6E6A">
              <w:rPr>
                <w:noProof/>
                <w:webHidden/>
              </w:rPr>
              <w:t>1</w:t>
            </w:r>
            <w:r w:rsidR="001E6E6A">
              <w:rPr>
                <w:noProof/>
                <w:webHidden/>
              </w:rPr>
              <w:fldChar w:fldCharType="end"/>
            </w:r>
          </w:hyperlink>
        </w:p>
        <w:p w14:paraId="26C2F76A" w14:textId="77777777" w:rsidR="001E6E6A" w:rsidRDefault="00F60633">
          <w:pPr>
            <w:pStyle w:val="TOC2"/>
            <w:rPr>
              <w:rFonts w:asciiTheme="minorHAnsi" w:eastAsiaTheme="minorEastAsia" w:hAnsiTheme="minorHAnsi" w:cstheme="minorBidi"/>
              <w:noProof/>
              <w:sz w:val="22"/>
              <w:lang w:eastAsia="id-ID"/>
            </w:rPr>
          </w:pPr>
          <w:hyperlink w:anchor="_Toc39072152" w:history="1">
            <w:r w:rsidR="001E6E6A" w:rsidRPr="00074752">
              <w:rPr>
                <w:rStyle w:val="Hyperlink"/>
                <w:noProof/>
              </w:rPr>
              <w:t>1.2 Identifikasi Masalah</w:t>
            </w:r>
            <w:r w:rsidR="001E6E6A">
              <w:rPr>
                <w:noProof/>
                <w:webHidden/>
              </w:rPr>
              <w:tab/>
            </w:r>
            <w:r w:rsidR="001E6E6A">
              <w:rPr>
                <w:noProof/>
                <w:webHidden/>
              </w:rPr>
              <w:fldChar w:fldCharType="begin"/>
            </w:r>
            <w:r w:rsidR="001E6E6A">
              <w:rPr>
                <w:noProof/>
                <w:webHidden/>
              </w:rPr>
              <w:instrText xml:space="preserve"> PAGEREF _Toc39072152 \h </w:instrText>
            </w:r>
            <w:r w:rsidR="001E6E6A">
              <w:rPr>
                <w:noProof/>
                <w:webHidden/>
              </w:rPr>
            </w:r>
            <w:r w:rsidR="001E6E6A">
              <w:rPr>
                <w:noProof/>
                <w:webHidden/>
              </w:rPr>
              <w:fldChar w:fldCharType="separate"/>
            </w:r>
            <w:r w:rsidR="001E6E6A">
              <w:rPr>
                <w:noProof/>
                <w:webHidden/>
              </w:rPr>
              <w:t>2</w:t>
            </w:r>
            <w:r w:rsidR="001E6E6A">
              <w:rPr>
                <w:noProof/>
                <w:webHidden/>
              </w:rPr>
              <w:fldChar w:fldCharType="end"/>
            </w:r>
          </w:hyperlink>
        </w:p>
        <w:p w14:paraId="209A68E3" w14:textId="77777777" w:rsidR="001E6E6A" w:rsidRDefault="00F60633">
          <w:pPr>
            <w:pStyle w:val="TOC2"/>
            <w:rPr>
              <w:rFonts w:asciiTheme="minorHAnsi" w:eastAsiaTheme="minorEastAsia" w:hAnsiTheme="minorHAnsi" w:cstheme="minorBidi"/>
              <w:noProof/>
              <w:sz w:val="22"/>
              <w:lang w:eastAsia="id-ID"/>
            </w:rPr>
          </w:pPr>
          <w:hyperlink w:anchor="_Toc39072153" w:history="1">
            <w:r w:rsidR="001E6E6A" w:rsidRPr="00074752">
              <w:rPr>
                <w:rStyle w:val="Hyperlink"/>
                <w:noProof/>
              </w:rPr>
              <w:t xml:space="preserve">1.3 Rumusan </w:t>
            </w:r>
            <w:r w:rsidR="001E6E6A" w:rsidRPr="00074752">
              <w:rPr>
                <w:rStyle w:val="Hyperlink"/>
                <w:noProof/>
                <w:lang w:val="en-US"/>
              </w:rPr>
              <w:t>M</w:t>
            </w:r>
            <w:r w:rsidR="001E6E6A" w:rsidRPr="00074752">
              <w:rPr>
                <w:rStyle w:val="Hyperlink"/>
                <w:noProof/>
              </w:rPr>
              <w:t>asalah</w:t>
            </w:r>
            <w:r w:rsidR="001E6E6A">
              <w:rPr>
                <w:noProof/>
                <w:webHidden/>
              </w:rPr>
              <w:tab/>
            </w:r>
            <w:r w:rsidR="001E6E6A">
              <w:rPr>
                <w:noProof/>
                <w:webHidden/>
              </w:rPr>
              <w:fldChar w:fldCharType="begin"/>
            </w:r>
            <w:r w:rsidR="001E6E6A">
              <w:rPr>
                <w:noProof/>
                <w:webHidden/>
              </w:rPr>
              <w:instrText xml:space="preserve"> PAGEREF _Toc39072153 \h </w:instrText>
            </w:r>
            <w:r w:rsidR="001E6E6A">
              <w:rPr>
                <w:noProof/>
                <w:webHidden/>
              </w:rPr>
            </w:r>
            <w:r w:rsidR="001E6E6A">
              <w:rPr>
                <w:noProof/>
                <w:webHidden/>
              </w:rPr>
              <w:fldChar w:fldCharType="separate"/>
            </w:r>
            <w:r w:rsidR="001E6E6A">
              <w:rPr>
                <w:noProof/>
                <w:webHidden/>
              </w:rPr>
              <w:t>3</w:t>
            </w:r>
            <w:r w:rsidR="001E6E6A">
              <w:rPr>
                <w:noProof/>
                <w:webHidden/>
              </w:rPr>
              <w:fldChar w:fldCharType="end"/>
            </w:r>
          </w:hyperlink>
        </w:p>
        <w:p w14:paraId="5EB69BF6" w14:textId="77777777" w:rsidR="001E6E6A" w:rsidRDefault="00F60633">
          <w:pPr>
            <w:pStyle w:val="TOC2"/>
            <w:rPr>
              <w:rFonts w:asciiTheme="minorHAnsi" w:eastAsiaTheme="minorEastAsia" w:hAnsiTheme="minorHAnsi" w:cstheme="minorBidi"/>
              <w:noProof/>
              <w:sz w:val="22"/>
              <w:lang w:eastAsia="id-ID"/>
            </w:rPr>
          </w:pPr>
          <w:hyperlink w:anchor="_Toc39072154" w:history="1">
            <w:r w:rsidR="001E6E6A" w:rsidRPr="00074752">
              <w:rPr>
                <w:rStyle w:val="Hyperlink"/>
                <w:noProof/>
              </w:rPr>
              <w:t>1.4 Tujuan</w:t>
            </w:r>
            <w:r w:rsidR="001E6E6A">
              <w:rPr>
                <w:noProof/>
                <w:webHidden/>
              </w:rPr>
              <w:tab/>
            </w:r>
            <w:r w:rsidR="001E6E6A">
              <w:rPr>
                <w:noProof/>
                <w:webHidden/>
              </w:rPr>
              <w:fldChar w:fldCharType="begin"/>
            </w:r>
            <w:r w:rsidR="001E6E6A">
              <w:rPr>
                <w:noProof/>
                <w:webHidden/>
              </w:rPr>
              <w:instrText xml:space="preserve"> PAGEREF _Toc39072154 \h </w:instrText>
            </w:r>
            <w:r w:rsidR="001E6E6A">
              <w:rPr>
                <w:noProof/>
                <w:webHidden/>
              </w:rPr>
            </w:r>
            <w:r w:rsidR="001E6E6A">
              <w:rPr>
                <w:noProof/>
                <w:webHidden/>
              </w:rPr>
              <w:fldChar w:fldCharType="separate"/>
            </w:r>
            <w:r w:rsidR="001E6E6A">
              <w:rPr>
                <w:noProof/>
                <w:webHidden/>
              </w:rPr>
              <w:t>3</w:t>
            </w:r>
            <w:r w:rsidR="001E6E6A">
              <w:rPr>
                <w:noProof/>
                <w:webHidden/>
              </w:rPr>
              <w:fldChar w:fldCharType="end"/>
            </w:r>
          </w:hyperlink>
        </w:p>
        <w:p w14:paraId="1E8A21DB" w14:textId="77777777" w:rsidR="001E6E6A" w:rsidRDefault="00F60633">
          <w:pPr>
            <w:pStyle w:val="TOC2"/>
            <w:rPr>
              <w:rFonts w:asciiTheme="minorHAnsi" w:eastAsiaTheme="minorEastAsia" w:hAnsiTheme="minorHAnsi" w:cstheme="minorBidi"/>
              <w:noProof/>
              <w:sz w:val="22"/>
              <w:lang w:eastAsia="id-ID"/>
            </w:rPr>
          </w:pPr>
          <w:hyperlink w:anchor="_Toc39072155" w:history="1">
            <w:r w:rsidR="001E6E6A" w:rsidRPr="00074752">
              <w:rPr>
                <w:rStyle w:val="Hyperlink"/>
                <w:noProof/>
              </w:rPr>
              <w:t>1.5 Manfaat</w:t>
            </w:r>
            <w:r w:rsidR="001E6E6A">
              <w:rPr>
                <w:noProof/>
                <w:webHidden/>
              </w:rPr>
              <w:tab/>
            </w:r>
            <w:r w:rsidR="001E6E6A">
              <w:rPr>
                <w:noProof/>
                <w:webHidden/>
              </w:rPr>
              <w:fldChar w:fldCharType="begin"/>
            </w:r>
            <w:r w:rsidR="001E6E6A">
              <w:rPr>
                <w:noProof/>
                <w:webHidden/>
              </w:rPr>
              <w:instrText xml:space="preserve"> PAGEREF _Toc39072155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3441A135" w14:textId="77777777" w:rsidR="001E6E6A" w:rsidRDefault="00F60633">
          <w:pPr>
            <w:pStyle w:val="TOC2"/>
            <w:rPr>
              <w:rFonts w:asciiTheme="minorHAnsi" w:eastAsiaTheme="minorEastAsia" w:hAnsiTheme="minorHAnsi" w:cstheme="minorBidi"/>
              <w:noProof/>
              <w:sz w:val="22"/>
              <w:lang w:eastAsia="id-ID"/>
            </w:rPr>
          </w:pPr>
          <w:hyperlink w:anchor="_Toc39072156" w:history="1">
            <w:r w:rsidR="001E6E6A" w:rsidRPr="00074752">
              <w:rPr>
                <w:rStyle w:val="Hyperlink"/>
                <w:noProof/>
              </w:rPr>
              <w:t xml:space="preserve">1.6 Batasan </w:t>
            </w:r>
            <w:r w:rsidR="001E6E6A" w:rsidRPr="00074752">
              <w:rPr>
                <w:rStyle w:val="Hyperlink"/>
                <w:noProof/>
                <w:lang w:val="en-US"/>
              </w:rPr>
              <w:t>M</w:t>
            </w:r>
            <w:r w:rsidR="001E6E6A" w:rsidRPr="00074752">
              <w:rPr>
                <w:rStyle w:val="Hyperlink"/>
                <w:noProof/>
              </w:rPr>
              <w:t>asalah</w:t>
            </w:r>
            <w:r w:rsidR="001E6E6A">
              <w:rPr>
                <w:noProof/>
                <w:webHidden/>
              </w:rPr>
              <w:tab/>
            </w:r>
            <w:r w:rsidR="001E6E6A">
              <w:rPr>
                <w:noProof/>
                <w:webHidden/>
              </w:rPr>
              <w:fldChar w:fldCharType="begin"/>
            </w:r>
            <w:r w:rsidR="001E6E6A">
              <w:rPr>
                <w:noProof/>
                <w:webHidden/>
              </w:rPr>
              <w:instrText xml:space="preserve"> PAGEREF _Toc39072156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54D22F24" w14:textId="77777777" w:rsidR="001E6E6A" w:rsidRDefault="00F60633">
          <w:pPr>
            <w:pStyle w:val="TOC2"/>
            <w:rPr>
              <w:rFonts w:asciiTheme="minorHAnsi" w:eastAsiaTheme="minorEastAsia" w:hAnsiTheme="minorHAnsi" w:cstheme="minorBidi"/>
              <w:noProof/>
              <w:sz w:val="22"/>
              <w:lang w:eastAsia="id-ID"/>
            </w:rPr>
          </w:pPr>
          <w:hyperlink w:anchor="_Toc39072157" w:history="1">
            <w:r w:rsidR="001E6E6A" w:rsidRPr="00074752">
              <w:rPr>
                <w:rStyle w:val="Hyperlink"/>
                <w:noProof/>
                <w:lang w:val="en-US"/>
              </w:rPr>
              <w:t>1.7 Sistematika Pembahasan</w:t>
            </w:r>
            <w:r w:rsidR="001E6E6A">
              <w:rPr>
                <w:noProof/>
                <w:webHidden/>
              </w:rPr>
              <w:tab/>
            </w:r>
            <w:r w:rsidR="001E6E6A">
              <w:rPr>
                <w:noProof/>
                <w:webHidden/>
              </w:rPr>
              <w:fldChar w:fldCharType="begin"/>
            </w:r>
            <w:r w:rsidR="001E6E6A">
              <w:rPr>
                <w:noProof/>
                <w:webHidden/>
              </w:rPr>
              <w:instrText xml:space="preserve"> PAGEREF _Toc39072157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1E675D75" w14:textId="5FDCC865" w:rsidR="001E6E6A" w:rsidRDefault="00F60633">
          <w:pPr>
            <w:pStyle w:val="TOC1"/>
            <w:rPr>
              <w:rFonts w:asciiTheme="minorHAnsi" w:eastAsiaTheme="minorEastAsia" w:hAnsiTheme="minorHAnsi" w:cstheme="minorBidi"/>
              <w:sz w:val="22"/>
              <w:lang w:eastAsia="id-ID"/>
            </w:rPr>
          </w:pPr>
          <w:hyperlink w:anchor="_Toc39072158" w:history="1">
            <w:r w:rsidR="001E6E6A" w:rsidRPr="00074752">
              <w:rPr>
                <w:rStyle w:val="Hyperlink"/>
                <w:lang w:val="en-US"/>
              </w:rPr>
              <w:t>BAB 2 L</w:t>
            </w:r>
            <w:r w:rsidR="00B80779">
              <w:rPr>
                <w:rStyle w:val="Hyperlink"/>
                <w:lang w:val="en-US"/>
              </w:rPr>
              <w:t>DAN</w:t>
            </w:r>
            <w:r w:rsidR="001E6E6A" w:rsidRPr="00074752">
              <w:rPr>
                <w:rStyle w:val="Hyperlink"/>
                <w:lang w:val="en-US"/>
              </w:rPr>
              <w:t>ASAN KEPUSTAKAAN</w:t>
            </w:r>
            <w:r w:rsidR="001E6E6A">
              <w:rPr>
                <w:webHidden/>
              </w:rPr>
              <w:tab/>
            </w:r>
            <w:r w:rsidR="001E6E6A">
              <w:rPr>
                <w:webHidden/>
              </w:rPr>
              <w:fldChar w:fldCharType="begin"/>
            </w:r>
            <w:r w:rsidR="001E6E6A">
              <w:rPr>
                <w:webHidden/>
              </w:rPr>
              <w:instrText xml:space="preserve"> PAGEREF _Toc39072158 \h </w:instrText>
            </w:r>
            <w:r w:rsidR="001E6E6A">
              <w:rPr>
                <w:webHidden/>
              </w:rPr>
            </w:r>
            <w:r w:rsidR="001E6E6A">
              <w:rPr>
                <w:webHidden/>
              </w:rPr>
              <w:fldChar w:fldCharType="separate"/>
            </w:r>
            <w:r w:rsidR="001E6E6A">
              <w:rPr>
                <w:webHidden/>
              </w:rPr>
              <w:t>6</w:t>
            </w:r>
            <w:r w:rsidR="001E6E6A">
              <w:rPr>
                <w:webHidden/>
              </w:rPr>
              <w:fldChar w:fldCharType="end"/>
            </w:r>
          </w:hyperlink>
        </w:p>
        <w:p w14:paraId="7E792220" w14:textId="77777777" w:rsidR="001E6E6A" w:rsidRDefault="00F60633">
          <w:pPr>
            <w:pStyle w:val="TOC2"/>
            <w:rPr>
              <w:rFonts w:asciiTheme="minorHAnsi" w:eastAsiaTheme="minorEastAsia" w:hAnsiTheme="minorHAnsi" w:cstheme="minorBidi"/>
              <w:noProof/>
              <w:sz w:val="22"/>
              <w:lang w:eastAsia="id-ID"/>
            </w:rPr>
          </w:pPr>
          <w:hyperlink w:anchor="_Toc39072159" w:history="1">
            <w:r w:rsidR="001E6E6A" w:rsidRPr="00074752">
              <w:rPr>
                <w:rStyle w:val="Hyperlink"/>
                <w:noProof/>
                <w:lang w:val="en-US"/>
              </w:rPr>
              <w:t>2.1</w:t>
            </w:r>
            <w:r w:rsidR="001E6E6A" w:rsidRPr="00074752">
              <w:rPr>
                <w:rStyle w:val="Hyperlink"/>
                <w:noProof/>
              </w:rPr>
              <w:t xml:space="preserve"> Kajian Pustaka</w:t>
            </w:r>
            <w:r w:rsidR="001E6E6A">
              <w:rPr>
                <w:noProof/>
                <w:webHidden/>
              </w:rPr>
              <w:tab/>
            </w:r>
            <w:r w:rsidR="001E6E6A">
              <w:rPr>
                <w:noProof/>
                <w:webHidden/>
              </w:rPr>
              <w:fldChar w:fldCharType="begin"/>
            </w:r>
            <w:r w:rsidR="001E6E6A">
              <w:rPr>
                <w:noProof/>
                <w:webHidden/>
              </w:rPr>
              <w:instrText xml:space="preserve"> PAGEREF _Toc39072159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081F108D" w14:textId="77777777" w:rsidR="001E6E6A" w:rsidRDefault="00F60633">
          <w:pPr>
            <w:pStyle w:val="TOC2"/>
            <w:rPr>
              <w:rFonts w:asciiTheme="minorHAnsi" w:eastAsiaTheme="minorEastAsia" w:hAnsiTheme="minorHAnsi" w:cstheme="minorBidi"/>
              <w:noProof/>
              <w:sz w:val="22"/>
              <w:lang w:eastAsia="id-ID"/>
            </w:rPr>
          </w:pPr>
          <w:hyperlink w:anchor="_Toc39072160" w:history="1">
            <w:r w:rsidR="001E6E6A" w:rsidRPr="00074752">
              <w:rPr>
                <w:rStyle w:val="Hyperlink"/>
                <w:noProof/>
                <w:lang w:val="en-US"/>
              </w:rPr>
              <w:t>2.2</w:t>
            </w:r>
            <w:r w:rsidR="001E6E6A" w:rsidRPr="00074752">
              <w:rPr>
                <w:rStyle w:val="Hyperlink"/>
                <w:noProof/>
              </w:rPr>
              <w:t xml:space="preserve"> Sistem Pelacakan Dalam Gedung (Indoor Localization)</w:t>
            </w:r>
            <w:r w:rsidR="001E6E6A">
              <w:rPr>
                <w:noProof/>
                <w:webHidden/>
              </w:rPr>
              <w:tab/>
            </w:r>
            <w:r w:rsidR="001E6E6A">
              <w:rPr>
                <w:noProof/>
                <w:webHidden/>
              </w:rPr>
              <w:fldChar w:fldCharType="begin"/>
            </w:r>
            <w:r w:rsidR="001E6E6A">
              <w:rPr>
                <w:noProof/>
                <w:webHidden/>
              </w:rPr>
              <w:instrText xml:space="preserve"> PAGEREF _Toc39072160 \h </w:instrText>
            </w:r>
            <w:r w:rsidR="001E6E6A">
              <w:rPr>
                <w:noProof/>
                <w:webHidden/>
              </w:rPr>
            </w:r>
            <w:r w:rsidR="001E6E6A">
              <w:rPr>
                <w:noProof/>
                <w:webHidden/>
              </w:rPr>
              <w:fldChar w:fldCharType="separate"/>
            </w:r>
            <w:r w:rsidR="001E6E6A">
              <w:rPr>
                <w:noProof/>
                <w:webHidden/>
              </w:rPr>
              <w:t>7</w:t>
            </w:r>
            <w:r w:rsidR="001E6E6A">
              <w:rPr>
                <w:noProof/>
                <w:webHidden/>
              </w:rPr>
              <w:fldChar w:fldCharType="end"/>
            </w:r>
          </w:hyperlink>
        </w:p>
        <w:p w14:paraId="2ACAAC7E" w14:textId="77777777" w:rsidR="001E6E6A" w:rsidRDefault="00F60633">
          <w:pPr>
            <w:pStyle w:val="TOC2"/>
            <w:rPr>
              <w:rFonts w:asciiTheme="minorHAnsi" w:eastAsiaTheme="minorEastAsia" w:hAnsiTheme="minorHAnsi" w:cstheme="minorBidi"/>
              <w:noProof/>
              <w:sz w:val="22"/>
              <w:lang w:eastAsia="id-ID"/>
            </w:rPr>
          </w:pPr>
          <w:hyperlink w:anchor="_Toc39072161" w:history="1">
            <w:r w:rsidR="001E6E6A" w:rsidRPr="00074752">
              <w:rPr>
                <w:rStyle w:val="Hyperlink"/>
                <w:noProof/>
                <w:lang w:val="en-US"/>
              </w:rPr>
              <w:t>2.3</w:t>
            </w:r>
            <w:r w:rsidR="001E6E6A" w:rsidRPr="00074752">
              <w:rPr>
                <w:rStyle w:val="Hyperlink"/>
                <w:noProof/>
              </w:rPr>
              <w:t xml:space="preserve"> Fingerprinting</w:t>
            </w:r>
            <w:r w:rsidR="001E6E6A">
              <w:rPr>
                <w:noProof/>
                <w:webHidden/>
              </w:rPr>
              <w:tab/>
            </w:r>
            <w:r w:rsidR="001E6E6A">
              <w:rPr>
                <w:noProof/>
                <w:webHidden/>
              </w:rPr>
              <w:fldChar w:fldCharType="begin"/>
            </w:r>
            <w:r w:rsidR="001E6E6A">
              <w:rPr>
                <w:noProof/>
                <w:webHidden/>
              </w:rPr>
              <w:instrText xml:space="preserve"> PAGEREF _Toc39072161 \h </w:instrText>
            </w:r>
            <w:r w:rsidR="001E6E6A">
              <w:rPr>
                <w:noProof/>
                <w:webHidden/>
              </w:rPr>
            </w:r>
            <w:r w:rsidR="001E6E6A">
              <w:rPr>
                <w:noProof/>
                <w:webHidden/>
              </w:rPr>
              <w:fldChar w:fldCharType="separate"/>
            </w:r>
            <w:r w:rsidR="001E6E6A">
              <w:rPr>
                <w:noProof/>
                <w:webHidden/>
              </w:rPr>
              <w:t>7</w:t>
            </w:r>
            <w:r w:rsidR="001E6E6A">
              <w:rPr>
                <w:noProof/>
                <w:webHidden/>
              </w:rPr>
              <w:fldChar w:fldCharType="end"/>
            </w:r>
          </w:hyperlink>
        </w:p>
        <w:p w14:paraId="3C482B40" w14:textId="77777777" w:rsidR="001E6E6A" w:rsidRDefault="00F60633">
          <w:pPr>
            <w:pStyle w:val="TOC2"/>
            <w:rPr>
              <w:rFonts w:asciiTheme="minorHAnsi" w:eastAsiaTheme="minorEastAsia" w:hAnsiTheme="minorHAnsi" w:cstheme="minorBidi"/>
              <w:noProof/>
              <w:sz w:val="22"/>
              <w:lang w:eastAsia="id-ID"/>
            </w:rPr>
          </w:pPr>
          <w:hyperlink w:anchor="_Toc39072162" w:history="1">
            <w:r w:rsidR="001E6E6A" w:rsidRPr="00074752">
              <w:rPr>
                <w:rStyle w:val="Hyperlink"/>
                <w:noProof/>
              </w:rPr>
              <w:t>2.4 Bluetooth Low Energy (BLE)</w:t>
            </w:r>
            <w:r w:rsidR="001E6E6A">
              <w:rPr>
                <w:noProof/>
                <w:webHidden/>
              </w:rPr>
              <w:tab/>
            </w:r>
            <w:r w:rsidR="001E6E6A">
              <w:rPr>
                <w:noProof/>
                <w:webHidden/>
              </w:rPr>
              <w:fldChar w:fldCharType="begin"/>
            </w:r>
            <w:r w:rsidR="001E6E6A">
              <w:rPr>
                <w:noProof/>
                <w:webHidden/>
              </w:rPr>
              <w:instrText xml:space="preserve"> PAGEREF _Toc39072162 \h </w:instrText>
            </w:r>
            <w:r w:rsidR="001E6E6A">
              <w:rPr>
                <w:noProof/>
                <w:webHidden/>
              </w:rPr>
            </w:r>
            <w:r w:rsidR="001E6E6A">
              <w:rPr>
                <w:noProof/>
                <w:webHidden/>
              </w:rPr>
              <w:fldChar w:fldCharType="separate"/>
            </w:r>
            <w:r w:rsidR="001E6E6A">
              <w:rPr>
                <w:noProof/>
                <w:webHidden/>
              </w:rPr>
              <w:t>8</w:t>
            </w:r>
            <w:r w:rsidR="001E6E6A">
              <w:rPr>
                <w:noProof/>
                <w:webHidden/>
              </w:rPr>
              <w:fldChar w:fldCharType="end"/>
            </w:r>
          </w:hyperlink>
        </w:p>
        <w:p w14:paraId="37B0090C" w14:textId="77777777" w:rsidR="001E6E6A" w:rsidRDefault="00F60633">
          <w:pPr>
            <w:pStyle w:val="TOC2"/>
            <w:rPr>
              <w:rFonts w:asciiTheme="minorHAnsi" w:eastAsiaTheme="minorEastAsia" w:hAnsiTheme="minorHAnsi" w:cstheme="minorBidi"/>
              <w:noProof/>
              <w:sz w:val="22"/>
              <w:lang w:eastAsia="id-ID"/>
            </w:rPr>
          </w:pPr>
          <w:hyperlink w:anchor="_Toc39072163" w:history="1">
            <w:r w:rsidR="001E6E6A" w:rsidRPr="00074752">
              <w:rPr>
                <w:rStyle w:val="Hyperlink"/>
                <w:noProof/>
              </w:rPr>
              <w:t>2.5 Algoritma k-nearest-neighbor (KNN)</w:t>
            </w:r>
            <w:r w:rsidR="001E6E6A">
              <w:rPr>
                <w:noProof/>
                <w:webHidden/>
              </w:rPr>
              <w:tab/>
            </w:r>
            <w:r w:rsidR="001E6E6A">
              <w:rPr>
                <w:noProof/>
                <w:webHidden/>
              </w:rPr>
              <w:fldChar w:fldCharType="begin"/>
            </w:r>
            <w:r w:rsidR="001E6E6A">
              <w:rPr>
                <w:noProof/>
                <w:webHidden/>
              </w:rPr>
              <w:instrText xml:space="preserve"> PAGEREF _Toc39072163 \h </w:instrText>
            </w:r>
            <w:r w:rsidR="001E6E6A">
              <w:rPr>
                <w:noProof/>
                <w:webHidden/>
              </w:rPr>
            </w:r>
            <w:r w:rsidR="001E6E6A">
              <w:rPr>
                <w:noProof/>
                <w:webHidden/>
              </w:rPr>
              <w:fldChar w:fldCharType="separate"/>
            </w:r>
            <w:r w:rsidR="001E6E6A">
              <w:rPr>
                <w:noProof/>
                <w:webHidden/>
              </w:rPr>
              <w:t>9</w:t>
            </w:r>
            <w:r w:rsidR="001E6E6A">
              <w:rPr>
                <w:noProof/>
                <w:webHidden/>
              </w:rPr>
              <w:fldChar w:fldCharType="end"/>
            </w:r>
          </w:hyperlink>
        </w:p>
        <w:p w14:paraId="7757E02E" w14:textId="77777777" w:rsidR="001E6E6A" w:rsidRDefault="00F60633">
          <w:pPr>
            <w:pStyle w:val="TOC1"/>
            <w:rPr>
              <w:rFonts w:asciiTheme="minorHAnsi" w:eastAsiaTheme="minorEastAsia" w:hAnsiTheme="minorHAnsi" w:cstheme="minorBidi"/>
              <w:sz w:val="22"/>
              <w:lang w:eastAsia="id-ID"/>
            </w:rPr>
          </w:pPr>
          <w:hyperlink w:anchor="_Toc39072164" w:history="1">
            <w:r w:rsidR="001E6E6A" w:rsidRPr="00074752">
              <w:rPr>
                <w:rStyle w:val="Hyperlink"/>
                <w:lang w:val="en-US"/>
              </w:rPr>
              <w:t>BAB 3 METODOLOGI PENELITIAN</w:t>
            </w:r>
            <w:r w:rsidR="001E6E6A">
              <w:rPr>
                <w:webHidden/>
              </w:rPr>
              <w:tab/>
            </w:r>
            <w:r w:rsidR="001E6E6A">
              <w:rPr>
                <w:webHidden/>
              </w:rPr>
              <w:fldChar w:fldCharType="begin"/>
            </w:r>
            <w:r w:rsidR="001E6E6A">
              <w:rPr>
                <w:webHidden/>
              </w:rPr>
              <w:instrText xml:space="preserve"> PAGEREF _Toc39072164 \h </w:instrText>
            </w:r>
            <w:r w:rsidR="001E6E6A">
              <w:rPr>
                <w:webHidden/>
              </w:rPr>
            </w:r>
            <w:r w:rsidR="001E6E6A">
              <w:rPr>
                <w:webHidden/>
              </w:rPr>
              <w:fldChar w:fldCharType="separate"/>
            </w:r>
            <w:r w:rsidR="001E6E6A">
              <w:rPr>
                <w:webHidden/>
              </w:rPr>
              <w:t>10</w:t>
            </w:r>
            <w:r w:rsidR="001E6E6A">
              <w:rPr>
                <w:webHidden/>
              </w:rPr>
              <w:fldChar w:fldCharType="end"/>
            </w:r>
          </w:hyperlink>
        </w:p>
        <w:p w14:paraId="01404837" w14:textId="77777777" w:rsidR="001E6E6A" w:rsidRDefault="00F60633">
          <w:pPr>
            <w:pStyle w:val="TOC2"/>
            <w:rPr>
              <w:rFonts w:asciiTheme="minorHAnsi" w:eastAsiaTheme="minorEastAsia" w:hAnsiTheme="minorHAnsi" w:cstheme="minorBidi"/>
              <w:noProof/>
              <w:sz w:val="22"/>
              <w:lang w:eastAsia="id-ID"/>
            </w:rPr>
          </w:pPr>
          <w:hyperlink w:anchor="_Toc39072165" w:history="1">
            <w:r w:rsidR="001E6E6A" w:rsidRPr="00074752">
              <w:rPr>
                <w:rStyle w:val="Hyperlink"/>
                <w:noProof/>
              </w:rPr>
              <w:t>3.1 Identifikasi Masalah</w:t>
            </w:r>
            <w:r w:rsidR="001E6E6A">
              <w:rPr>
                <w:noProof/>
                <w:webHidden/>
              </w:rPr>
              <w:tab/>
            </w:r>
            <w:r w:rsidR="001E6E6A">
              <w:rPr>
                <w:noProof/>
                <w:webHidden/>
              </w:rPr>
              <w:fldChar w:fldCharType="begin"/>
            </w:r>
            <w:r w:rsidR="001E6E6A">
              <w:rPr>
                <w:noProof/>
                <w:webHidden/>
              </w:rPr>
              <w:instrText xml:space="preserve"> PAGEREF _Toc39072165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1A1F1111" w14:textId="77777777" w:rsidR="001E6E6A" w:rsidRDefault="00F60633">
          <w:pPr>
            <w:pStyle w:val="TOC2"/>
            <w:rPr>
              <w:rFonts w:asciiTheme="minorHAnsi" w:eastAsiaTheme="minorEastAsia" w:hAnsiTheme="minorHAnsi" w:cstheme="minorBidi"/>
              <w:noProof/>
              <w:sz w:val="22"/>
              <w:lang w:eastAsia="id-ID"/>
            </w:rPr>
          </w:pPr>
          <w:hyperlink w:anchor="_Toc39072166" w:history="1">
            <w:r w:rsidR="001E6E6A" w:rsidRPr="00074752">
              <w:rPr>
                <w:rStyle w:val="Hyperlink"/>
                <w:noProof/>
              </w:rPr>
              <w:t>3.2 Studi Literatur</w:t>
            </w:r>
            <w:r w:rsidR="001E6E6A">
              <w:rPr>
                <w:noProof/>
                <w:webHidden/>
              </w:rPr>
              <w:tab/>
            </w:r>
            <w:r w:rsidR="001E6E6A">
              <w:rPr>
                <w:noProof/>
                <w:webHidden/>
              </w:rPr>
              <w:fldChar w:fldCharType="begin"/>
            </w:r>
            <w:r w:rsidR="001E6E6A">
              <w:rPr>
                <w:noProof/>
                <w:webHidden/>
              </w:rPr>
              <w:instrText xml:space="preserve"> PAGEREF _Toc39072166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34DE7DAA" w14:textId="77777777" w:rsidR="001E6E6A" w:rsidRDefault="00F60633">
          <w:pPr>
            <w:pStyle w:val="TOC2"/>
            <w:rPr>
              <w:rFonts w:asciiTheme="minorHAnsi" w:eastAsiaTheme="minorEastAsia" w:hAnsiTheme="minorHAnsi" w:cstheme="minorBidi"/>
              <w:noProof/>
              <w:sz w:val="22"/>
              <w:lang w:eastAsia="id-ID"/>
            </w:rPr>
          </w:pPr>
          <w:hyperlink w:anchor="_Toc39072167" w:history="1">
            <w:r w:rsidR="001E6E6A" w:rsidRPr="00074752">
              <w:rPr>
                <w:rStyle w:val="Hyperlink"/>
                <w:noProof/>
              </w:rPr>
              <w:t>3.3 Analisis Kebutuhan</w:t>
            </w:r>
            <w:r w:rsidR="001E6E6A">
              <w:rPr>
                <w:noProof/>
                <w:webHidden/>
              </w:rPr>
              <w:tab/>
            </w:r>
            <w:r w:rsidR="001E6E6A">
              <w:rPr>
                <w:noProof/>
                <w:webHidden/>
              </w:rPr>
              <w:fldChar w:fldCharType="begin"/>
            </w:r>
            <w:r w:rsidR="001E6E6A">
              <w:rPr>
                <w:noProof/>
                <w:webHidden/>
              </w:rPr>
              <w:instrText xml:space="preserve"> PAGEREF _Toc39072167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5687A27C" w14:textId="77777777" w:rsidR="001E6E6A" w:rsidRDefault="00F60633">
          <w:pPr>
            <w:pStyle w:val="TOC2"/>
            <w:rPr>
              <w:rFonts w:asciiTheme="minorHAnsi" w:eastAsiaTheme="minorEastAsia" w:hAnsiTheme="minorHAnsi" w:cstheme="minorBidi"/>
              <w:noProof/>
              <w:sz w:val="22"/>
              <w:lang w:eastAsia="id-ID"/>
            </w:rPr>
          </w:pPr>
          <w:hyperlink w:anchor="_Toc39072168" w:history="1">
            <w:r w:rsidR="001E6E6A" w:rsidRPr="00074752">
              <w:rPr>
                <w:rStyle w:val="Hyperlink"/>
                <w:noProof/>
              </w:rPr>
              <w:t>3.4 Perancangan Sistem</w:t>
            </w:r>
            <w:r w:rsidR="001E6E6A">
              <w:rPr>
                <w:noProof/>
                <w:webHidden/>
              </w:rPr>
              <w:tab/>
            </w:r>
            <w:r w:rsidR="001E6E6A">
              <w:rPr>
                <w:noProof/>
                <w:webHidden/>
              </w:rPr>
              <w:fldChar w:fldCharType="begin"/>
            </w:r>
            <w:r w:rsidR="001E6E6A">
              <w:rPr>
                <w:noProof/>
                <w:webHidden/>
              </w:rPr>
              <w:instrText xml:space="preserve"> PAGEREF _Toc39072168 \h </w:instrText>
            </w:r>
            <w:r w:rsidR="001E6E6A">
              <w:rPr>
                <w:noProof/>
                <w:webHidden/>
              </w:rPr>
            </w:r>
            <w:r w:rsidR="001E6E6A">
              <w:rPr>
                <w:noProof/>
                <w:webHidden/>
              </w:rPr>
              <w:fldChar w:fldCharType="separate"/>
            </w:r>
            <w:r w:rsidR="001E6E6A">
              <w:rPr>
                <w:noProof/>
                <w:webHidden/>
              </w:rPr>
              <w:t>13</w:t>
            </w:r>
            <w:r w:rsidR="001E6E6A">
              <w:rPr>
                <w:noProof/>
                <w:webHidden/>
              </w:rPr>
              <w:fldChar w:fldCharType="end"/>
            </w:r>
          </w:hyperlink>
        </w:p>
        <w:p w14:paraId="2C714853" w14:textId="77777777" w:rsidR="001E6E6A" w:rsidRDefault="00F60633">
          <w:pPr>
            <w:pStyle w:val="TOC3"/>
            <w:rPr>
              <w:rFonts w:asciiTheme="minorHAnsi" w:eastAsiaTheme="minorEastAsia" w:hAnsiTheme="minorHAnsi" w:cstheme="minorBidi"/>
              <w:noProof/>
              <w:sz w:val="22"/>
              <w:lang w:eastAsia="id-ID"/>
            </w:rPr>
          </w:pPr>
          <w:hyperlink w:anchor="_Toc39072169" w:history="1">
            <w:r w:rsidR="001E6E6A" w:rsidRPr="00074752">
              <w:rPr>
                <w:rStyle w:val="Hyperlink"/>
                <w:noProof/>
              </w:rPr>
              <w:t xml:space="preserve">3.4.1 Perancangan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69 \h </w:instrText>
            </w:r>
            <w:r w:rsidR="001E6E6A">
              <w:rPr>
                <w:noProof/>
                <w:webHidden/>
              </w:rPr>
            </w:r>
            <w:r w:rsidR="001E6E6A">
              <w:rPr>
                <w:noProof/>
                <w:webHidden/>
              </w:rPr>
              <w:fldChar w:fldCharType="separate"/>
            </w:r>
            <w:r w:rsidR="001E6E6A">
              <w:rPr>
                <w:noProof/>
                <w:webHidden/>
              </w:rPr>
              <w:t>13</w:t>
            </w:r>
            <w:r w:rsidR="001E6E6A">
              <w:rPr>
                <w:noProof/>
                <w:webHidden/>
              </w:rPr>
              <w:fldChar w:fldCharType="end"/>
            </w:r>
          </w:hyperlink>
        </w:p>
        <w:p w14:paraId="10F06F13" w14:textId="77777777" w:rsidR="001E6E6A" w:rsidRDefault="00F60633">
          <w:pPr>
            <w:pStyle w:val="TOC3"/>
            <w:rPr>
              <w:rFonts w:asciiTheme="minorHAnsi" w:eastAsiaTheme="minorEastAsia" w:hAnsiTheme="minorHAnsi" w:cstheme="minorBidi"/>
              <w:noProof/>
              <w:sz w:val="22"/>
              <w:lang w:eastAsia="id-ID"/>
            </w:rPr>
          </w:pPr>
          <w:hyperlink w:anchor="_Toc39072170" w:history="1">
            <w:r w:rsidR="001E6E6A" w:rsidRPr="00074752">
              <w:rPr>
                <w:rStyle w:val="Hyperlink"/>
                <w:noProof/>
                <w:lang w:val="en-US"/>
              </w:rPr>
              <w:t xml:space="preserve">3.4.2 Perancangan Tahap </w:t>
            </w:r>
            <w:r w:rsidR="001E6E6A" w:rsidRPr="00074752">
              <w:rPr>
                <w:rStyle w:val="Hyperlink"/>
                <w:i/>
                <w:noProof/>
                <w:lang w:val="en-US"/>
              </w:rPr>
              <w:t>Online</w:t>
            </w:r>
            <w:r w:rsidR="001E6E6A">
              <w:rPr>
                <w:noProof/>
                <w:webHidden/>
              </w:rPr>
              <w:tab/>
            </w:r>
            <w:r w:rsidR="001E6E6A">
              <w:rPr>
                <w:noProof/>
                <w:webHidden/>
              </w:rPr>
              <w:fldChar w:fldCharType="begin"/>
            </w:r>
            <w:r w:rsidR="001E6E6A">
              <w:rPr>
                <w:noProof/>
                <w:webHidden/>
              </w:rPr>
              <w:instrText xml:space="preserve"> PAGEREF _Toc39072170 \h </w:instrText>
            </w:r>
            <w:r w:rsidR="001E6E6A">
              <w:rPr>
                <w:noProof/>
                <w:webHidden/>
              </w:rPr>
            </w:r>
            <w:r w:rsidR="001E6E6A">
              <w:rPr>
                <w:noProof/>
                <w:webHidden/>
              </w:rPr>
              <w:fldChar w:fldCharType="separate"/>
            </w:r>
            <w:r w:rsidR="001E6E6A">
              <w:rPr>
                <w:noProof/>
                <w:webHidden/>
              </w:rPr>
              <w:t>16</w:t>
            </w:r>
            <w:r w:rsidR="001E6E6A">
              <w:rPr>
                <w:noProof/>
                <w:webHidden/>
              </w:rPr>
              <w:fldChar w:fldCharType="end"/>
            </w:r>
          </w:hyperlink>
        </w:p>
        <w:p w14:paraId="72E1D3FC" w14:textId="77777777" w:rsidR="001E6E6A" w:rsidRDefault="00F60633">
          <w:pPr>
            <w:pStyle w:val="TOC3"/>
            <w:rPr>
              <w:rFonts w:asciiTheme="minorHAnsi" w:eastAsiaTheme="minorEastAsia" w:hAnsiTheme="minorHAnsi" w:cstheme="minorBidi"/>
              <w:noProof/>
              <w:sz w:val="22"/>
              <w:lang w:eastAsia="id-ID"/>
            </w:rPr>
          </w:pPr>
          <w:hyperlink w:anchor="_Toc39072171" w:history="1">
            <w:r w:rsidR="001E6E6A" w:rsidRPr="00074752">
              <w:rPr>
                <w:rStyle w:val="Hyperlink"/>
                <w:noProof/>
              </w:rPr>
              <w:t>3.4.3 Perancangan Pengujian Akurasi Kesalahan Sistem</w:t>
            </w:r>
            <w:r w:rsidR="001E6E6A">
              <w:rPr>
                <w:noProof/>
                <w:webHidden/>
              </w:rPr>
              <w:tab/>
            </w:r>
            <w:r w:rsidR="001E6E6A">
              <w:rPr>
                <w:noProof/>
                <w:webHidden/>
              </w:rPr>
              <w:fldChar w:fldCharType="begin"/>
            </w:r>
            <w:r w:rsidR="001E6E6A">
              <w:rPr>
                <w:noProof/>
                <w:webHidden/>
              </w:rPr>
              <w:instrText xml:space="preserve"> PAGEREF _Toc39072171 \h </w:instrText>
            </w:r>
            <w:r w:rsidR="001E6E6A">
              <w:rPr>
                <w:noProof/>
                <w:webHidden/>
              </w:rPr>
            </w:r>
            <w:r w:rsidR="001E6E6A">
              <w:rPr>
                <w:noProof/>
                <w:webHidden/>
              </w:rPr>
              <w:fldChar w:fldCharType="separate"/>
            </w:r>
            <w:r w:rsidR="001E6E6A">
              <w:rPr>
                <w:noProof/>
                <w:webHidden/>
              </w:rPr>
              <w:t>18</w:t>
            </w:r>
            <w:r w:rsidR="001E6E6A">
              <w:rPr>
                <w:noProof/>
                <w:webHidden/>
              </w:rPr>
              <w:fldChar w:fldCharType="end"/>
            </w:r>
          </w:hyperlink>
        </w:p>
        <w:p w14:paraId="5C8E7191" w14:textId="77777777" w:rsidR="001E6E6A" w:rsidRDefault="00F60633">
          <w:pPr>
            <w:pStyle w:val="TOC3"/>
            <w:rPr>
              <w:rFonts w:asciiTheme="minorHAnsi" w:eastAsiaTheme="minorEastAsia" w:hAnsiTheme="minorHAnsi" w:cstheme="minorBidi"/>
              <w:noProof/>
              <w:sz w:val="22"/>
              <w:lang w:eastAsia="id-ID"/>
            </w:rPr>
          </w:pPr>
          <w:hyperlink w:anchor="_Toc39072172" w:history="1">
            <w:r w:rsidR="001E6E6A" w:rsidRPr="00074752">
              <w:rPr>
                <w:rStyle w:val="Hyperlink"/>
                <w:noProof/>
              </w:rPr>
              <w:t>3.4.4 Perancangan Pengujian Akurasi Kesalahan Sistem Pada Tiap Sub-Lokasi</w:t>
            </w:r>
            <w:r w:rsidR="001E6E6A">
              <w:rPr>
                <w:noProof/>
                <w:webHidden/>
              </w:rPr>
              <w:tab/>
            </w:r>
            <w:r w:rsidR="001E6E6A">
              <w:rPr>
                <w:noProof/>
                <w:webHidden/>
              </w:rPr>
              <w:fldChar w:fldCharType="begin"/>
            </w:r>
            <w:r w:rsidR="001E6E6A">
              <w:rPr>
                <w:noProof/>
                <w:webHidden/>
              </w:rPr>
              <w:instrText xml:space="preserve"> PAGEREF _Toc39072172 \h </w:instrText>
            </w:r>
            <w:r w:rsidR="001E6E6A">
              <w:rPr>
                <w:noProof/>
                <w:webHidden/>
              </w:rPr>
            </w:r>
            <w:r w:rsidR="001E6E6A">
              <w:rPr>
                <w:noProof/>
                <w:webHidden/>
              </w:rPr>
              <w:fldChar w:fldCharType="separate"/>
            </w:r>
            <w:r w:rsidR="001E6E6A">
              <w:rPr>
                <w:noProof/>
                <w:webHidden/>
              </w:rPr>
              <w:t>20</w:t>
            </w:r>
            <w:r w:rsidR="001E6E6A">
              <w:rPr>
                <w:noProof/>
                <w:webHidden/>
              </w:rPr>
              <w:fldChar w:fldCharType="end"/>
            </w:r>
          </w:hyperlink>
        </w:p>
        <w:p w14:paraId="5FA7ADCD" w14:textId="77777777" w:rsidR="001E6E6A" w:rsidRDefault="00F60633">
          <w:pPr>
            <w:pStyle w:val="TOC2"/>
            <w:rPr>
              <w:rFonts w:asciiTheme="minorHAnsi" w:eastAsiaTheme="minorEastAsia" w:hAnsiTheme="minorHAnsi" w:cstheme="minorBidi"/>
              <w:noProof/>
              <w:sz w:val="22"/>
              <w:lang w:eastAsia="id-ID"/>
            </w:rPr>
          </w:pPr>
          <w:hyperlink w:anchor="_Toc39072173" w:history="1">
            <w:r w:rsidR="001E6E6A" w:rsidRPr="00074752">
              <w:rPr>
                <w:rStyle w:val="Hyperlink"/>
                <w:noProof/>
              </w:rPr>
              <w:t>3.5 Implementasi</w:t>
            </w:r>
            <w:r w:rsidR="001E6E6A">
              <w:rPr>
                <w:noProof/>
                <w:webHidden/>
              </w:rPr>
              <w:tab/>
            </w:r>
            <w:r w:rsidR="001E6E6A">
              <w:rPr>
                <w:noProof/>
                <w:webHidden/>
              </w:rPr>
              <w:fldChar w:fldCharType="begin"/>
            </w:r>
            <w:r w:rsidR="001E6E6A">
              <w:rPr>
                <w:noProof/>
                <w:webHidden/>
              </w:rPr>
              <w:instrText xml:space="preserve"> PAGEREF _Toc39072173 \h </w:instrText>
            </w:r>
            <w:r w:rsidR="001E6E6A">
              <w:rPr>
                <w:noProof/>
                <w:webHidden/>
              </w:rPr>
            </w:r>
            <w:r w:rsidR="001E6E6A">
              <w:rPr>
                <w:noProof/>
                <w:webHidden/>
              </w:rPr>
              <w:fldChar w:fldCharType="separate"/>
            </w:r>
            <w:r w:rsidR="001E6E6A">
              <w:rPr>
                <w:noProof/>
                <w:webHidden/>
              </w:rPr>
              <w:t>24</w:t>
            </w:r>
            <w:r w:rsidR="001E6E6A">
              <w:rPr>
                <w:noProof/>
                <w:webHidden/>
              </w:rPr>
              <w:fldChar w:fldCharType="end"/>
            </w:r>
          </w:hyperlink>
        </w:p>
        <w:p w14:paraId="3EC3816A" w14:textId="77777777" w:rsidR="001E6E6A" w:rsidRDefault="00F60633">
          <w:pPr>
            <w:pStyle w:val="TOC2"/>
            <w:rPr>
              <w:rFonts w:asciiTheme="minorHAnsi" w:eastAsiaTheme="minorEastAsia" w:hAnsiTheme="minorHAnsi" w:cstheme="minorBidi"/>
              <w:noProof/>
              <w:sz w:val="22"/>
              <w:lang w:eastAsia="id-ID"/>
            </w:rPr>
          </w:pPr>
          <w:hyperlink w:anchor="_Toc39072174" w:history="1">
            <w:r w:rsidR="001E6E6A" w:rsidRPr="00074752">
              <w:rPr>
                <w:rStyle w:val="Hyperlink"/>
                <w:noProof/>
              </w:rPr>
              <w:t>3.6 Pengujian</w:t>
            </w:r>
            <w:r w:rsidR="001E6E6A">
              <w:rPr>
                <w:noProof/>
                <w:webHidden/>
              </w:rPr>
              <w:tab/>
            </w:r>
            <w:r w:rsidR="001E6E6A">
              <w:rPr>
                <w:noProof/>
                <w:webHidden/>
              </w:rPr>
              <w:fldChar w:fldCharType="begin"/>
            </w:r>
            <w:r w:rsidR="001E6E6A">
              <w:rPr>
                <w:noProof/>
                <w:webHidden/>
              </w:rPr>
              <w:instrText xml:space="preserve"> PAGEREF _Toc39072174 \h </w:instrText>
            </w:r>
            <w:r w:rsidR="001E6E6A">
              <w:rPr>
                <w:noProof/>
                <w:webHidden/>
              </w:rPr>
            </w:r>
            <w:r w:rsidR="001E6E6A">
              <w:rPr>
                <w:noProof/>
                <w:webHidden/>
              </w:rPr>
              <w:fldChar w:fldCharType="separate"/>
            </w:r>
            <w:r w:rsidR="001E6E6A">
              <w:rPr>
                <w:noProof/>
                <w:webHidden/>
              </w:rPr>
              <w:t>24</w:t>
            </w:r>
            <w:r w:rsidR="001E6E6A">
              <w:rPr>
                <w:noProof/>
                <w:webHidden/>
              </w:rPr>
              <w:fldChar w:fldCharType="end"/>
            </w:r>
          </w:hyperlink>
        </w:p>
        <w:p w14:paraId="6D48A795" w14:textId="77777777" w:rsidR="001E6E6A" w:rsidRDefault="00F60633">
          <w:pPr>
            <w:pStyle w:val="TOC2"/>
            <w:rPr>
              <w:rFonts w:asciiTheme="minorHAnsi" w:eastAsiaTheme="minorEastAsia" w:hAnsiTheme="minorHAnsi" w:cstheme="minorBidi"/>
              <w:noProof/>
              <w:sz w:val="22"/>
              <w:lang w:eastAsia="id-ID"/>
            </w:rPr>
          </w:pPr>
          <w:hyperlink w:anchor="_Toc39072175" w:history="1">
            <w:r w:rsidR="001E6E6A" w:rsidRPr="00074752">
              <w:rPr>
                <w:rStyle w:val="Hyperlink"/>
                <w:noProof/>
              </w:rPr>
              <w:t>3.7 Kesimpulan dan Saran</w:t>
            </w:r>
            <w:r w:rsidR="001E6E6A">
              <w:rPr>
                <w:noProof/>
                <w:webHidden/>
              </w:rPr>
              <w:tab/>
            </w:r>
            <w:r w:rsidR="001E6E6A">
              <w:rPr>
                <w:noProof/>
                <w:webHidden/>
              </w:rPr>
              <w:fldChar w:fldCharType="begin"/>
            </w:r>
            <w:r w:rsidR="001E6E6A">
              <w:rPr>
                <w:noProof/>
                <w:webHidden/>
              </w:rPr>
              <w:instrText xml:space="preserve"> PAGEREF _Toc39072175 \h </w:instrText>
            </w:r>
            <w:r w:rsidR="001E6E6A">
              <w:rPr>
                <w:noProof/>
                <w:webHidden/>
              </w:rPr>
            </w:r>
            <w:r w:rsidR="001E6E6A">
              <w:rPr>
                <w:noProof/>
                <w:webHidden/>
              </w:rPr>
              <w:fldChar w:fldCharType="separate"/>
            </w:r>
            <w:r w:rsidR="001E6E6A">
              <w:rPr>
                <w:noProof/>
                <w:webHidden/>
              </w:rPr>
              <w:t>25</w:t>
            </w:r>
            <w:r w:rsidR="001E6E6A">
              <w:rPr>
                <w:noProof/>
                <w:webHidden/>
              </w:rPr>
              <w:fldChar w:fldCharType="end"/>
            </w:r>
          </w:hyperlink>
        </w:p>
        <w:p w14:paraId="1751E46F" w14:textId="77777777" w:rsidR="001E6E6A" w:rsidRDefault="00F60633">
          <w:pPr>
            <w:pStyle w:val="TOC1"/>
            <w:rPr>
              <w:rFonts w:asciiTheme="minorHAnsi" w:eastAsiaTheme="minorEastAsia" w:hAnsiTheme="minorHAnsi" w:cstheme="minorBidi"/>
              <w:sz w:val="22"/>
              <w:lang w:eastAsia="id-ID"/>
            </w:rPr>
          </w:pPr>
          <w:hyperlink w:anchor="_Toc39072176" w:history="1">
            <w:r w:rsidR="001E6E6A" w:rsidRPr="00074752">
              <w:rPr>
                <w:rStyle w:val="Hyperlink"/>
                <w:lang w:val="en-US"/>
              </w:rPr>
              <w:t>BAB 4</w:t>
            </w:r>
            <w:r w:rsidR="001E6E6A" w:rsidRPr="00074752">
              <w:rPr>
                <w:rStyle w:val="Hyperlink"/>
              </w:rPr>
              <w:t xml:space="preserve"> IMPLEMENTASI DAN PENGUJIAN</w:t>
            </w:r>
            <w:r w:rsidR="001E6E6A">
              <w:rPr>
                <w:webHidden/>
              </w:rPr>
              <w:tab/>
            </w:r>
            <w:r w:rsidR="001E6E6A">
              <w:rPr>
                <w:webHidden/>
              </w:rPr>
              <w:fldChar w:fldCharType="begin"/>
            </w:r>
            <w:r w:rsidR="001E6E6A">
              <w:rPr>
                <w:webHidden/>
              </w:rPr>
              <w:instrText xml:space="preserve"> PAGEREF _Toc39072176 \h </w:instrText>
            </w:r>
            <w:r w:rsidR="001E6E6A">
              <w:rPr>
                <w:webHidden/>
              </w:rPr>
            </w:r>
            <w:r w:rsidR="001E6E6A">
              <w:rPr>
                <w:webHidden/>
              </w:rPr>
              <w:fldChar w:fldCharType="separate"/>
            </w:r>
            <w:r w:rsidR="001E6E6A">
              <w:rPr>
                <w:webHidden/>
              </w:rPr>
              <w:t>26</w:t>
            </w:r>
            <w:r w:rsidR="001E6E6A">
              <w:rPr>
                <w:webHidden/>
              </w:rPr>
              <w:fldChar w:fldCharType="end"/>
            </w:r>
          </w:hyperlink>
        </w:p>
        <w:p w14:paraId="3BB53FFB" w14:textId="77777777" w:rsidR="001E6E6A" w:rsidRDefault="00F60633">
          <w:pPr>
            <w:pStyle w:val="TOC2"/>
            <w:rPr>
              <w:rFonts w:asciiTheme="minorHAnsi" w:eastAsiaTheme="minorEastAsia" w:hAnsiTheme="minorHAnsi" w:cstheme="minorBidi"/>
              <w:noProof/>
              <w:sz w:val="22"/>
              <w:lang w:eastAsia="id-ID"/>
            </w:rPr>
          </w:pPr>
          <w:hyperlink w:anchor="_Toc39072177" w:history="1">
            <w:r w:rsidR="001E6E6A" w:rsidRPr="00074752">
              <w:rPr>
                <w:rStyle w:val="Hyperlink"/>
                <w:noProof/>
              </w:rPr>
              <w:t xml:space="preserve">4.1 Implementasi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77 \h </w:instrText>
            </w:r>
            <w:r w:rsidR="001E6E6A">
              <w:rPr>
                <w:noProof/>
                <w:webHidden/>
              </w:rPr>
            </w:r>
            <w:r w:rsidR="001E6E6A">
              <w:rPr>
                <w:noProof/>
                <w:webHidden/>
              </w:rPr>
              <w:fldChar w:fldCharType="separate"/>
            </w:r>
            <w:r w:rsidR="001E6E6A">
              <w:rPr>
                <w:noProof/>
                <w:webHidden/>
              </w:rPr>
              <w:t>26</w:t>
            </w:r>
            <w:r w:rsidR="001E6E6A">
              <w:rPr>
                <w:noProof/>
                <w:webHidden/>
              </w:rPr>
              <w:fldChar w:fldCharType="end"/>
            </w:r>
          </w:hyperlink>
        </w:p>
        <w:p w14:paraId="336448DD" w14:textId="77777777" w:rsidR="001E6E6A" w:rsidRDefault="00F60633">
          <w:pPr>
            <w:pStyle w:val="TOC2"/>
            <w:rPr>
              <w:rFonts w:asciiTheme="minorHAnsi" w:eastAsiaTheme="minorEastAsia" w:hAnsiTheme="minorHAnsi" w:cstheme="minorBidi"/>
              <w:noProof/>
              <w:sz w:val="22"/>
              <w:lang w:eastAsia="id-ID"/>
            </w:rPr>
          </w:pPr>
          <w:hyperlink w:anchor="_Toc39072178" w:history="1">
            <w:r w:rsidR="001E6E6A" w:rsidRPr="00074752">
              <w:rPr>
                <w:rStyle w:val="Hyperlink"/>
                <w:noProof/>
              </w:rPr>
              <w:t xml:space="preserve">4.2 Implementasi Tahap </w:t>
            </w:r>
            <w:r w:rsidR="001E6E6A" w:rsidRPr="00074752">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78 \h </w:instrText>
            </w:r>
            <w:r w:rsidR="001E6E6A">
              <w:rPr>
                <w:noProof/>
                <w:webHidden/>
              </w:rPr>
            </w:r>
            <w:r w:rsidR="001E6E6A">
              <w:rPr>
                <w:noProof/>
                <w:webHidden/>
              </w:rPr>
              <w:fldChar w:fldCharType="separate"/>
            </w:r>
            <w:r w:rsidR="001E6E6A">
              <w:rPr>
                <w:noProof/>
                <w:webHidden/>
              </w:rPr>
              <w:t>29</w:t>
            </w:r>
            <w:r w:rsidR="001E6E6A">
              <w:rPr>
                <w:noProof/>
                <w:webHidden/>
              </w:rPr>
              <w:fldChar w:fldCharType="end"/>
            </w:r>
          </w:hyperlink>
        </w:p>
        <w:p w14:paraId="294C2778" w14:textId="77777777" w:rsidR="001E6E6A" w:rsidRDefault="00F60633">
          <w:pPr>
            <w:pStyle w:val="TOC2"/>
            <w:rPr>
              <w:rFonts w:asciiTheme="minorHAnsi" w:eastAsiaTheme="minorEastAsia" w:hAnsiTheme="minorHAnsi" w:cstheme="minorBidi"/>
              <w:noProof/>
              <w:sz w:val="22"/>
              <w:lang w:eastAsia="id-ID"/>
            </w:rPr>
          </w:pPr>
          <w:hyperlink w:anchor="_Toc39072179" w:history="1">
            <w:r w:rsidR="001E6E6A" w:rsidRPr="00074752">
              <w:rPr>
                <w:rStyle w:val="Hyperlink"/>
                <w:noProof/>
              </w:rPr>
              <w:t>4.3 Implementasi Pengujian Akurasi Kesalahan Sistem</w:t>
            </w:r>
            <w:r w:rsidR="001E6E6A">
              <w:rPr>
                <w:noProof/>
                <w:webHidden/>
              </w:rPr>
              <w:tab/>
            </w:r>
            <w:r w:rsidR="001E6E6A">
              <w:rPr>
                <w:noProof/>
                <w:webHidden/>
              </w:rPr>
              <w:fldChar w:fldCharType="begin"/>
            </w:r>
            <w:r w:rsidR="001E6E6A">
              <w:rPr>
                <w:noProof/>
                <w:webHidden/>
              </w:rPr>
              <w:instrText xml:space="preserve"> PAGEREF _Toc39072179 \h </w:instrText>
            </w:r>
            <w:r w:rsidR="001E6E6A">
              <w:rPr>
                <w:noProof/>
                <w:webHidden/>
              </w:rPr>
            </w:r>
            <w:r w:rsidR="001E6E6A">
              <w:rPr>
                <w:noProof/>
                <w:webHidden/>
              </w:rPr>
              <w:fldChar w:fldCharType="separate"/>
            </w:r>
            <w:r w:rsidR="001E6E6A">
              <w:rPr>
                <w:noProof/>
                <w:webHidden/>
              </w:rPr>
              <w:t>31</w:t>
            </w:r>
            <w:r w:rsidR="001E6E6A">
              <w:rPr>
                <w:noProof/>
                <w:webHidden/>
              </w:rPr>
              <w:fldChar w:fldCharType="end"/>
            </w:r>
          </w:hyperlink>
        </w:p>
        <w:p w14:paraId="6992F09F" w14:textId="77777777" w:rsidR="001E6E6A" w:rsidRDefault="00F60633">
          <w:pPr>
            <w:pStyle w:val="TOC3"/>
            <w:rPr>
              <w:rFonts w:asciiTheme="minorHAnsi" w:eastAsiaTheme="minorEastAsia" w:hAnsiTheme="minorHAnsi" w:cstheme="minorBidi"/>
              <w:noProof/>
              <w:sz w:val="22"/>
              <w:lang w:eastAsia="id-ID"/>
            </w:rPr>
          </w:pPr>
          <w:hyperlink w:anchor="_Toc39072180" w:history="1">
            <w:r w:rsidR="001E6E6A" w:rsidRPr="00074752">
              <w:rPr>
                <w:rStyle w:val="Hyperlink"/>
                <w:noProof/>
              </w:rPr>
              <w:t>4.3.1 Perhitungan Akurasi Kesalahan Sistem</w:t>
            </w:r>
            <w:r w:rsidR="001E6E6A">
              <w:rPr>
                <w:noProof/>
                <w:webHidden/>
              </w:rPr>
              <w:tab/>
            </w:r>
            <w:r w:rsidR="001E6E6A">
              <w:rPr>
                <w:noProof/>
                <w:webHidden/>
              </w:rPr>
              <w:fldChar w:fldCharType="begin"/>
            </w:r>
            <w:r w:rsidR="001E6E6A">
              <w:rPr>
                <w:noProof/>
                <w:webHidden/>
              </w:rPr>
              <w:instrText xml:space="preserve"> PAGEREF _Toc39072180 \h </w:instrText>
            </w:r>
            <w:r w:rsidR="001E6E6A">
              <w:rPr>
                <w:noProof/>
                <w:webHidden/>
              </w:rPr>
            </w:r>
            <w:r w:rsidR="001E6E6A">
              <w:rPr>
                <w:noProof/>
                <w:webHidden/>
              </w:rPr>
              <w:fldChar w:fldCharType="separate"/>
            </w:r>
            <w:r w:rsidR="001E6E6A">
              <w:rPr>
                <w:noProof/>
                <w:webHidden/>
              </w:rPr>
              <w:t>33</w:t>
            </w:r>
            <w:r w:rsidR="001E6E6A">
              <w:rPr>
                <w:noProof/>
                <w:webHidden/>
              </w:rPr>
              <w:fldChar w:fldCharType="end"/>
            </w:r>
          </w:hyperlink>
        </w:p>
        <w:p w14:paraId="4525EF49" w14:textId="77777777" w:rsidR="001E6E6A" w:rsidRDefault="00F60633">
          <w:pPr>
            <w:pStyle w:val="TOC2"/>
            <w:rPr>
              <w:rFonts w:asciiTheme="minorHAnsi" w:eastAsiaTheme="minorEastAsia" w:hAnsiTheme="minorHAnsi" w:cstheme="minorBidi"/>
              <w:noProof/>
              <w:sz w:val="22"/>
              <w:lang w:eastAsia="id-ID"/>
            </w:rPr>
          </w:pPr>
          <w:hyperlink w:anchor="_Toc39072181" w:history="1">
            <w:r w:rsidR="001E6E6A" w:rsidRPr="00074752">
              <w:rPr>
                <w:rStyle w:val="Hyperlink"/>
                <w:noProof/>
              </w:rPr>
              <w:t>4.4 Implementasi Penguji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1 \h </w:instrText>
            </w:r>
            <w:r w:rsidR="001E6E6A">
              <w:rPr>
                <w:noProof/>
                <w:webHidden/>
              </w:rPr>
            </w:r>
            <w:r w:rsidR="001E6E6A">
              <w:rPr>
                <w:noProof/>
                <w:webHidden/>
              </w:rPr>
              <w:fldChar w:fldCharType="separate"/>
            </w:r>
            <w:r w:rsidR="001E6E6A">
              <w:rPr>
                <w:noProof/>
                <w:webHidden/>
              </w:rPr>
              <w:t>34</w:t>
            </w:r>
            <w:r w:rsidR="001E6E6A">
              <w:rPr>
                <w:noProof/>
                <w:webHidden/>
              </w:rPr>
              <w:fldChar w:fldCharType="end"/>
            </w:r>
          </w:hyperlink>
        </w:p>
        <w:p w14:paraId="5B599018" w14:textId="77777777" w:rsidR="001E6E6A" w:rsidRDefault="00F60633">
          <w:pPr>
            <w:pStyle w:val="TOC3"/>
            <w:rPr>
              <w:rFonts w:asciiTheme="minorHAnsi" w:eastAsiaTheme="minorEastAsia" w:hAnsiTheme="minorHAnsi" w:cstheme="minorBidi"/>
              <w:noProof/>
              <w:sz w:val="22"/>
              <w:lang w:eastAsia="id-ID"/>
            </w:rPr>
          </w:pPr>
          <w:hyperlink w:anchor="_Toc39072182" w:history="1">
            <w:r w:rsidR="001E6E6A" w:rsidRPr="00074752">
              <w:rPr>
                <w:rStyle w:val="Hyperlink"/>
                <w:noProof/>
              </w:rPr>
              <w:t>4.4.1 Perhitung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2 \h </w:instrText>
            </w:r>
            <w:r w:rsidR="001E6E6A">
              <w:rPr>
                <w:noProof/>
                <w:webHidden/>
              </w:rPr>
            </w:r>
            <w:r w:rsidR="001E6E6A">
              <w:rPr>
                <w:noProof/>
                <w:webHidden/>
              </w:rPr>
              <w:fldChar w:fldCharType="separate"/>
            </w:r>
            <w:r w:rsidR="001E6E6A">
              <w:rPr>
                <w:noProof/>
                <w:webHidden/>
              </w:rPr>
              <w:t>36</w:t>
            </w:r>
            <w:r w:rsidR="001E6E6A">
              <w:rPr>
                <w:noProof/>
                <w:webHidden/>
              </w:rPr>
              <w:fldChar w:fldCharType="end"/>
            </w:r>
          </w:hyperlink>
        </w:p>
        <w:p w14:paraId="15F9DAFD" w14:textId="77777777" w:rsidR="001E6E6A" w:rsidRDefault="00F60633">
          <w:pPr>
            <w:pStyle w:val="TOC1"/>
            <w:rPr>
              <w:rFonts w:asciiTheme="minorHAnsi" w:eastAsiaTheme="minorEastAsia" w:hAnsiTheme="minorHAnsi" w:cstheme="minorBidi"/>
              <w:sz w:val="22"/>
              <w:lang w:eastAsia="id-ID"/>
            </w:rPr>
          </w:pPr>
          <w:hyperlink w:anchor="_Toc39072183" w:history="1">
            <w:r w:rsidR="001E6E6A" w:rsidRPr="00074752">
              <w:rPr>
                <w:rStyle w:val="Hyperlink"/>
                <w:lang w:val="en-US"/>
              </w:rPr>
              <w:t>BAB 5</w:t>
            </w:r>
            <w:r w:rsidR="001E6E6A" w:rsidRPr="00074752">
              <w:rPr>
                <w:rStyle w:val="Hyperlink"/>
              </w:rPr>
              <w:t xml:space="preserve"> HASIL DAN </w:t>
            </w:r>
            <w:r w:rsidR="001E6E6A" w:rsidRPr="00074752">
              <w:rPr>
                <w:rStyle w:val="Hyperlink"/>
                <w:lang w:val="en-US"/>
              </w:rPr>
              <w:t>PEMBAHASAN</w:t>
            </w:r>
            <w:r w:rsidR="001E6E6A">
              <w:rPr>
                <w:webHidden/>
              </w:rPr>
              <w:tab/>
            </w:r>
            <w:r w:rsidR="001E6E6A">
              <w:rPr>
                <w:webHidden/>
              </w:rPr>
              <w:fldChar w:fldCharType="begin"/>
            </w:r>
            <w:r w:rsidR="001E6E6A">
              <w:rPr>
                <w:webHidden/>
              </w:rPr>
              <w:instrText xml:space="preserve"> PAGEREF _Toc39072183 \h </w:instrText>
            </w:r>
            <w:r w:rsidR="001E6E6A">
              <w:rPr>
                <w:webHidden/>
              </w:rPr>
            </w:r>
            <w:r w:rsidR="001E6E6A">
              <w:rPr>
                <w:webHidden/>
              </w:rPr>
              <w:fldChar w:fldCharType="separate"/>
            </w:r>
            <w:r w:rsidR="001E6E6A">
              <w:rPr>
                <w:webHidden/>
              </w:rPr>
              <w:t>38</w:t>
            </w:r>
            <w:r w:rsidR="001E6E6A">
              <w:rPr>
                <w:webHidden/>
              </w:rPr>
              <w:fldChar w:fldCharType="end"/>
            </w:r>
          </w:hyperlink>
        </w:p>
        <w:p w14:paraId="2D52CF76" w14:textId="77777777" w:rsidR="001E6E6A" w:rsidRDefault="00F60633">
          <w:pPr>
            <w:pStyle w:val="TOC2"/>
            <w:rPr>
              <w:rFonts w:asciiTheme="minorHAnsi" w:eastAsiaTheme="minorEastAsia" w:hAnsiTheme="minorHAnsi" w:cstheme="minorBidi"/>
              <w:noProof/>
              <w:sz w:val="22"/>
              <w:lang w:eastAsia="id-ID"/>
            </w:rPr>
          </w:pPr>
          <w:hyperlink w:anchor="_Toc39072184" w:history="1">
            <w:r w:rsidR="001E6E6A" w:rsidRPr="00074752">
              <w:rPr>
                <w:rStyle w:val="Hyperlink"/>
                <w:noProof/>
              </w:rPr>
              <w:t xml:space="preserve">5.1 Hasil Implementasi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84 \h </w:instrText>
            </w:r>
            <w:r w:rsidR="001E6E6A">
              <w:rPr>
                <w:noProof/>
                <w:webHidden/>
              </w:rPr>
            </w:r>
            <w:r w:rsidR="001E6E6A">
              <w:rPr>
                <w:noProof/>
                <w:webHidden/>
              </w:rPr>
              <w:fldChar w:fldCharType="separate"/>
            </w:r>
            <w:r w:rsidR="001E6E6A">
              <w:rPr>
                <w:noProof/>
                <w:webHidden/>
              </w:rPr>
              <w:t>38</w:t>
            </w:r>
            <w:r w:rsidR="001E6E6A">
              <w:rPr>
                <w:noProof/>
                <w:webHidden/>
              </w:rPr>
              <w:fldChar w:fldCharType="end"/>
            </w:r>
          </w:hyperlink>
        </w:p>
        <w:p w14:paraId="5CEDBA82" w14:textId="77777777" w:rsidR="001E6E6A" w:rsidRDefault="00F60633">
          <w:pPr>
            <w:pStyle w:val="TOC2"/>
            <w:rPr>
              <w:rFonts w:asciiTheme="minorHAnsi" w:eastAsiaTheme="minorEastAsia" w:hAnsiTheme="minorHAnsi" w:cstheme="minorBidi"/>
              <w:noProof/>
              <w:sz w:val="22"/>
              <w:lang w:eastAsia="id-ID"/>
            </w:rPr>
          </w:pPr>
          <w:hyperlink w:anchor="_Toc39072185" w:history="1">
            <w:r w:rsidR="001E6E6A" w:rsidRPr="00074752">
              <w:rPr>
                <w:rStyle w:val="Hyperlink"/>
                <w:noProof/>
              </w:rPr>
              <w:t xml:space="preserve">5.2 Hasil Implementasi Tahap </w:t>
            </w:r>
            <w:r w:rsidR="001E6E6A" w:rsidRPr="00074752">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85 \h </w:instrText>
            </w:r>
            <w:r w:rsidR="001E6E6A">
              <w:rPr>
                <w:noProof/>
                <w:webHidden/>
              </w:rPr>
            </w:r>
            <w:r w:rsidR="001E6E6A">
              <w:rPr>
                <w:noProof/>
                <w:webHidden/>
              </w:rPr>
              <w:fldChar w:fldCharType="separate"/>
            </w:r>
            <w:r w:rsidR="001E6E6A">
              <w:rPr>
                <w:noProof/>
                <w:webHidden/>
              </w:rPr>
              <w:t>41</w:t>
            </w:r>
            <w:r w:rsidR="001E6E6A">
              <w:rPr>
                <w:noProof/>
                <w:webHidden/>
              </w:rPr>
              <w:fldChar w:fldCharType="end"/>
            </w:r>
          </w:hyperlink>
        </w:p>
        <w:p w14:paraId="2718E27F" w14:textId="77777777" w:rsidR="001E6E6A" w:rsidRDefault="00F60633">
          <w:pPr>
            <w:pStyle w:val="TOC2"/>
            <w:rPr>
              <w:rFonts w:asciiTheme="minorHAnsi" w:eastAsiaTheme="minorEastAsia" w:hAnsiTheme="minorHAnsi" w:cstheme="minorBidi"/>
              <w:noProof/>
              <w:sz w:val="22"/>
              <w:lang w:eastAsia="id-ID"/>
            </w:rPr>
          </w:pPr>
          <w:hyperlink w:anchor="_Toc39072186" w:history="1">
            <w:r w:rsidR="001E6E6A" w:rsidRPr="00074752">
              <w:rPr>
                <w:rStyle w:val="Hyperlink"/>
                <w:noProof/>
              </w:rPr>
              <w:t>5.3 Hasil Implementasi Pengujian Akurasi Kesalahan Sistem</w:t>
            </w:r>
            <w:r w:rsidR="001E6E6A">
              <w:rPr>
                <w:noProof/>
                <w:webHidden/>
              </w:rPr>
              <w:tab/>
            </w:r>
            <w:r w:rsidR="001E6E6A">
              <w:rPr>
                <w:noProof/>
                <w:webHidden/>
              </w:rPr>
              <w:fldChar w:fldCharType="begin"/>
            </w:r>
            <w:r w:rsidR="001E6E6A">
              <w:rPr>
                <w:noProof/>
                <w:webHidden/>
              </w:rPr>
              <w:instrText xml:space="preserve"> PAGEREF _Toc39072186 \h </w:instrText>
            </w:r>
            <w:r w:rsidR="001E6E6A">
              <w:rPr>
                <w:noProof/>
                <w:webHidden/>
              </w:rPr>
            </w:r>
            <w:r w:rsidR="001E6E6A">
              <w:rPr>
                <w:noProof/>
                <w:webHidden/>
              </w:rPr>
              <w:fldChar w:fldCharType="separate"/>
            </w:r>
            <w:r w:rsidR="001E6E6A">
              <w:rPr>
                <w:noProof/>
                <w:webHidden/>
              </w:rPr>
              <w:t>45</w:t>
            </w:r>
            <w:r w:rsidR="001E6E6A">
              <w:rPr>
                <w:noProof/>
                <w:webHidden/>
              </w:rPr>
              <w:fldChar w:fldCharType="end"/>
            </w:r>
          </w:hyperlink>
        </w:p>
        <w:p w14:paraId="00B5F0BE" w14:textId="77777777" w:rsidR="001E6E6A" w:rsidRDefault="00F60633">
          <w:pPr>
            <w:pStyle w:val="TOC3"/>
            <w:rPr>
              <w:rFonts w:asciiTheme="minorHAnsi" w:eastAsiaTheme="minorEastAsia" w:hAnsiTheme="minorHAnsi" w:cstheme="minorBidi"/>
              <w:noProof/>
              <w:sz w:val="22"/>
              <w:lang w:eastAsia="id-ID"/>
            </w:rPr>
          </w:pPr>
          <w:hyperlink w:anchor="_Toc39072187" w:history="1">
            <w:r w:rsidR="001E6E6A" w:rsidRPr="00074752">
              <w:rPr>
                <w:rStyle w:val="Hyperlink"/>
                <w:noProof/>
              </w:rPr>
              <w:t>5.3.1 Hasil Perhitungan Akurasi Kesalahan Sistem</w:t>
            </w:r>
            <w:r w:rsidR="001E6E6A">
              <w:rPr>
                <w:noProof/>
                <w:webHidden/>
              </w:rPr>
              <w:tab/>
            </w:r>
            <w:r w:rsidR="001E6E6A">
              <w:rPr>
                <w:noProof/>
                <w:webHidden/>
              </w:rPr>
              <w:fldChar w:fldCharType="begin"/>
            </w:r>
            <w:r w:rsidR="001E6E6A">
              <w:rPr>
                <w:noProof/>
                <w:webHidden/>
              </w:rPr>
              <w:instrText xml:space="preserve"> PAGEREF _Toc39072187 \h </w:instrText>
            </w:r>
            <w:r w:rsidR="001E6E6A">
              <w:rPr>
                <w:noProof/>
                <w:webHidden/>
              </w:rPr>
            </w:r>
            <w:r w:rsidR="001E6E6A">
              <w:rPr>
                <w:noProof/>
                <w:webHidden/>
              </w:rPr>
              <w:fldChar w:fldCharType="separate"/>
            </w:r>
            <w:r w:rsidR="001E6E6A">
              <w:rPr>
                <w:noProof/>
                <w:webHidden/>
              </w:rPr>
              <w:t>46</w:t>
            </w:r>
            <w:r w:rsidR="001E6E6A">
              <w:rPr>
                <w:noProof/>
                <w:webHidden/>
              </w:rPr>
              <w:fldChar w:fldCharType="end"/>
            </w:r>
          </w:hyperlink>
        </w:p>
        <w:p w14:paraId="5EE14AE4" w14:textId="77777777" w:rsidR="001E6E6A" w:rsidRDefault="00F60633">
          <w:pPr>
            <w:pStyle w:val="TOC2"/>
            <w:rPr>
              <w:rFonts w:asciiTheme="minorHAnsi" w:eastAsiaTheme="minorEastAsia" w:hAnsiTheme="minorHAnsi" w:cstheme="minorBidi"/>
              <w:noProof/>
              <w:sz w:val="22"/>
              <w:lang w:eastAsia="id-ID"/>
            </w:rPr>
          </w:pPr>
          <w:hyperlink w:anchor="_Toc39072188" w:history="1">
            <w:r w:rsidR="001E6E6A" w:rsidRPr="00074752">
              <w:rPr>
                <w:rStyle w:val="Hyperlink"/>
                <w:noProof/>
              </w:rPr>
              <w:t>5.4 Hasil Implementasi Penguji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8 \h </w:instrText>
            </w:r>
            <w:r w:rsidR="001E6E6A">
              <w:rPr>
                <w:noProof/>
                <w:webHidden/>
              </w:rPr>
            </w:r>
            <w:r w:rsidR="001E6E6A">
              <w:rPr>
                <w:noProof/>
                <w:webHidden/>
              </w:rPr>
              <w:fldChar w:fldCharType="separate"/>
            </w:r>
            <w:r w:rsidR="001E6E6A">
              <w:rPr>
                <w:noProof/>
                <w:webHidden/>
              </w:rPr>
              <w:t>47</w:t>
            </w:r>
            <w:r w:rsidR="001E6E6A">
              <w:rPr>
                <w:noProof/>
                <w:webHidden/>
              </w:rPr>
              <w:fldChar w:fldCharType="end"/>
            </w:r>
          </w:hyperlink>
        </w:p>
        <w:p w14:paraId="0402EA92" w14:textId="77777777" w:rsidR="001E6E6A" w:rsidRDefault="00F60633">
          <w:pPr>
            <w:pStyle w:val="TOC3"/>
            <w:rPr>
              <w:rFonts w:asciiTheme="minorHAnsi" w:eastAsiaTheme="minorEastAsia" w:hAnsiTheme="minorHAnsi" w:cstheme="minorBidi"/>
              <w:noProof/>
              <w:sz w:val="22"/>
              <w:lang w:eastAsia="id-ID"/>
            </w:rPr>
          </w:pPr>
          <w:hyperlink w:anchor="_Toc39072189" w:history="1">
            <w:r w:rsidR="001E6E6A" w:rsidRPr="00074752">
              <w:rPr>
                <w:rStyle w:val="Hyperlink"/>
                <w:noProof/>
              </w:rPr>
              <w:t>5.4.1 Hasil perhitungan dan Analisa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9 \h </w:instrText>
            </w:r>
            <w:r w:rsidR="001E6E6A">
              <w:rPr>
                <w:noProof/>
                <w:webHidden/>
              </w:rPr>
            </w:r>
            <w:r w:rsidR="001E6E6A">
              <w:rPr>
                <w:noProof/>
                <w:webHidden/>
              </w:rPr>
              <w:fldChar w:fldCharType="separate"/>
            </w:r>
            <w:r w:rsidR="001E6E6A">
              <w:rPr>
                <w:noProof/>
                <w:webHidden/>
              </w:rPr>
              <w:t>49</w:t>
            </w:r>
            <w:r w:rsidR="001E6E6A">
              <w:rPr>
                <w:noProof/>
                <w:webHidden/>
              </w:rPr>
              <w:fldChar w:fldCharType="end"/>
            </w:r>
          </w:hyperlink>
        </w:p>
        <w:p w14:paraId="7EED8487" w14:textId="77777777" w:rsidR="001E6E6A" w:rsidRDefault="00F60633">
          <w:pPr>
            <w:pStyle w:val="TOC1"/>
            <w:rPr>
              <w:rFonts w:asciiTheme="minorHAnsi" w:eastAsiaTheme="minorEastAsia" w:hAnsiTheme="minorHAnsi" w:cstheme="minorBidi"/>
              <w:sz w:val="22"/>
              <w:lang w:eastAsia="id-ID"/>
            </w:rPr>
          </w:pPr>
          <w:hyperlink w:anchor="_Toc39072190" w:history="1">
            <w:r w:rsidR="001E6E6A" w:rsidRPr="00074752">
              <w:rPr>
                <w:rStyle w:val="Hyperlink"/>
                <w:lang w:val="en-US"/>
              </w:rPr>
              <w:t>BAB 6 Penutup</w:t>
            </w:r>
            <w:r w:rsidR="001E6E6A">
              <w:rPr>
                <w:webHidden/>
              </w:rPr>
              <w:tab/>
            </w:r>
            <w:r w:rsidR="001E6E6A">
              <w:rPr>
                <w:webHidden/>
              </w:rPr>
              <w:fldChar w:fldCharType="begin"/>
            </w:r>
            <w:r w:rsidR="001E6E6A">
              <w:rPr>
                <w:webHidden/>
              </w:rPr>
              <w:instrText xml:space="preserve"> PAGEREF _Toc39072190 \h </w:instrText>
            </w:r>
            <w:r w:rsidR="001E6E6A">
              <w:rPr>
                <w:webHidden/>
              </w:rPr>
            </w:r>
            <w:r w:rsidR="001E6E6A">
              <w:rPr>
                <w:webHidden/>
              </w:rPr>
              <w:fldChar w:fldCharType="separate"/>
            </w:r>
            <w:r w:rsidR="001E6E6A">
              <w:rPr>
                <w:webHidden/>
              </w:rPr>
              <w:t>54</w:t>
            </w:r>
            <w:r w:rsidR="001E6E6A">
              <w:rPr>
                <w:webHidden/>
              </w:rPr>
              <w:fldChar w:fldCharType="end"/>
            </w:r>
          </w:hyperlink>
        </w:p>
        <w:p w14:paraId="790236A9" w14:textId="77777777" w:rsidR="001E6E6A" w:rsidRDefault="00F60633">
          <w:pPr>
            <w:pStyle w:val="TOC2"/>
            <w:rPr>
              <w:rFonts w:asciiTheme="minorHAnsi" w:eastAsiaTheme="minorEastAsia" w:hAnsiTheme="minorHAnsi" w:cstheme="minorBidi"/>
              <w:noProof/>
              <w:sz w:val="22"/>
              <w:lang w:eastAsia="id-ID"/>
            </w:rPr>
          </w:pPr>
          <w:hyperlink w:anchor="_Toc39072191" w:history="1">
            <w:r w:rsidR="001E6E6A" w:rsidRPr="00074752">
              <w:rPr>
                <w:rStyle w:val="Hyperlink"/>
                <w:noProof/>
              </w:rPr>
              <w:t>6.1 Kesimpulan</w:t>
            </w:r>
            <w:r w:rsidR="001E6E6A">
              <w:rPr>
                <w:noProof/>
                <w:webHidden/>
              </w:rPr>
              <w:tab/>
            </w:r>
            <w:r w:rsidR="001E6E6A">
              <w:rPr>
                <w:noProof/>
                <w:webHidden/>
              </w:rPr>
              <w:fldChar w:fldCharType="begin"/>
            </w:r>
            <w:r w:rsidR="001E6E6A">
              <w:rPr>
                <w:noProof/>
                <w:webHidden/>
              </w:rPr>
              <w:instrText xml:space="preserve"> PAGEREF _Toc39072191 \h </w:instrText>
            </w:r>
            <w:r w:rsidR="001E6E6A">
              <w:rPr>
                <w:noProof/>
                <w:webHidden/>
              </w:rPr>
            </w:r>
            <w:r w:rsidR="001E6E6A">
              <w:rPr>
                <w:noProof/>
                <w:webHidden/>
              </w:rPr>
              <w:fldChar w:fldCharType="separate"/>
            </w:r>
            <w:r w:rsidR="001E6E6A">
              <w:rPr>
                <w:noProof/>
                <w:webHidden/>
              </w:rPr>
              <w:t>54</w:t>
            </w:r>
            <w:r w:rsidR="001E6E6A">
              <w:rPr>
                <w:noProof/>
                <w:webHidden/>
              </w:rPr>
              <w:fldChar w:fldCharType="end"/>
            </w:r>
          </w:hyperlink>
        </w:p>
        <w:p w14:paraId="64F7E8E7" w14:textId="77777777" w:rsidR="001E6E6A" w:rsidRDefault="00F60633">
          <w:pPr>
            <w:pStyle w:val="TOC2"/>
            <w:rPr>
              <w:rFonts w:asciiTheme="minorHAnsi" w:eastAsiaTheme="minorEastAsia" w:hAnsiTheme="minorHAnsi" w:cstheme="minorBidi"/>
              <w:noProof/>
              <w:sz w:val="22"/>
              <w:lang w:eastAsia="id-ID"/>
            </w:rPr>
          </w:pPr>
          <w:hyperlink w:anchor="_Toc39072192" w:history="1">
            <w:r w:rsidR="001E6E6A" w:rsidRPr="00074752">
              <w:rPr>
                <w:rStyle w:val="Hyperlink"/>
                <w:noProof/>
              </w:rPr>
              <w:t>6.2 Saran</w:t>
            </w:r>
            <w:r w:rsidR="001E6E6A">
              <w:rPr>
                <w:noProof/>
                <w:webHidden/>
              </w:rPr>
              <w:tab/>
            </w:r>
            <w:r w:rsidR="001E6E6A">
              <w:rPr>
                <w:noProof/>
                <w:webHidden/>
              </w:rPr>
              <w:fldChar w:fldCharType="begin"/>
            </w:r>
            <w:r w:rsidR="001E6E6A">
              <w:rPr>
                <w:noProof/>
                <w:webHidden/>
              </w:rPr>
              <w:instrText xml:space="preserve"> PAGEREF _Toc39072192 \h </w:instrText>
            </w:r>
            <w:r w:rsidR="001E6E6A">
              <w:rPr>
                <w:noProof/>
                <w:webHidden/>
              </w:rPr>
            </w:r>
            <w:r w:rsidR="001E6E6A">
              <w:rPr>
                <w:noProof/>
                <w:webHidden/>
              </w:rPr>
              <w:fldChar w:fldCharType="separate"/>
            </w:r>
            <w:r w:rsidR="001E6E6A">
              <w:rPr>
                <w:noProof/>
                <w:webHidden/>
              </w:rPr>
              <w:t>54</w:t>
            </w:r>
            <w:r w:rsidR="001E6E6A">
              <w:rPr>
                <w:noProof/>
                <w:webHidden/>
              </w:rPr>
              <w:fldChar w:fldCharType="end"/>
            </w:r>
          </w:hyperlink>
        </w:p>
        <w:p w14:paraId="15AEDB55" w14:textId="77777777" w:rsidR="001E6E6A" w:rsidRDefault="00F60633">
          <w:pPr>
            <w:pStyle w:val="TOC1"/>
            <w:rPr>
              <w:rFonts w:asciiTheme="minorHAnsi" w:eastAsiaTheme="minorEastAsia" w:hAnsiTheme="minorHAnsi" w:cstheme="minorBidi"/>
              <w:sz w:val="22"/>
              <w:lang w:eastAsia="id-ID"/>
            </w:rPr>
          </w:pPr>
          <w:hyperlink w:anchor="_Toc39072193" w:history="1">
            <w:r w:rsidR="001E6E6A" w:rsidRPr="00074752">
              <w:rPr>
                <w:rStyle w:val="Hyperlink"/>
              </w:rPr>
              <w:t>DAFTAR REFERENSI</w:t>
            </w:r>
            <w:r w:rsidR="001E6E6A">
              <w:rPr>
                <w:webHidden/>
              </w:rPr>
              <w:tab/>
            </w:r>
            <w:r w:rsidR="001E6E6A">
              <w:rPr>
                <w:webHidden/>
              </w:rPr>
              <w:fldChar w:fldCharType="begin"/>
            </w:r>
            <w:r w:rsidR="001E6E6A">
              <w:rPr>
                <w:webHidden/>
              </w:rPr>
              <w:instrText xml:space="preserve"> PAGEREF _Toc39072193 \h </w:instrText>
            </w:r>
            <w:r w:rsidR="001E6E6A">
              <w:rPr>
                <w:webHidden/>
              </w:rPr>
            </w:r>
            <w:r w:rsidR="001E6E6A">
              <w:rPr>
                <w:webHidden/>
              </w:rPr>
              <w:fldChar w:fldCharType="separate"/>
            </w:r>
            <w:r w:rsidR="001E6E6A">
              <w:rPr>
                <w:webHidden/>
              </w:rPr>
              <w:t>55</w:t>
            </w:r>
            <w:r w:rsidR="001E6E6A">
              <w:rPr>
                <w:webHidden/>
              </w:rPr>
              <w:fldChar w:fldCharType="end"/>
            </w:r>
          </w:hyperlink>
        </w:p>
        <w:p w14:paraId="7021178E" w14:textId="77777777" w:rsidR="001E6E6A" w:rsidRDefault="00F60633">
          <w:pPr>
            <w:pStyle w:val="TOC1"/>
            <w:rPr>
              <w:rFonts w:asciiTheme="minorHAnsi" w:eastAsiaTheme="minorEastAsia" w:hAnsiTheme="minorHAnsi" w:cstheme="minorBidi"/>
              <w:sz w:val="22"/>
              <w:lang w:eastAsia="id-ID"/>
            </w:rPr>
          </w:pPr>
          <w:hyperlink w:anchor="_Toc39072194" w:history="1">
            <w:r w:rsidR="001E6E6A" w:rsidRPr="00074752">
              <w:rPr>
                <w:rStyle w:val="Hyperlink"/>
                <w:lang w:val="en-US"/>
              </w:rPr>
              <w:t>LAMPIRAN A PERSYARATAN FISIK DAN TATA LETAK</w:t>
            </w:r>
            <w:r w:rsidR="001E6E6A">
              <w:rPr>
                <w:webHidden/>
              </w:rPr>
              <w:tab/>
            </w:r>
            <w:r w:rsidR="001E6E6A">
              <w:rPr>
                <w:webHidden/>
              </w:rPr>
              <w:fldChar w:fldCharType="begin"/>
            </w:r>
            <w:r w:rsidR="001E6E6A">
              <w:rPr>
                <w:webHidden/>
              </w:rPr>
              <w:instrText xml:space="preserve"> PAGEREF _Toc39072194 \h </w:instrText>
            </w:r>
            <w:r w:rsidR="001E6E6A">
              <w:rPr>
                <w:webHidden/>
              </w:rPr>
            </w:r>
            <w:r w:rsidR="001E6E6A">
              <w:rPr>
                <w:webHidden/>
              </w:rPr>
              <w:fldChar w:fldCharType="separate"/>
            </w:r>
            <w:r w:rsidR="001E6E6A">
              <w:rPr>
                <w:webHidden/>
              </w:rPr>
              <w:t>58</w:t>
            </w:r>
            <w:r w:rsidR="001E6E6A">
              <w:rPr>
                <w:webHidden/>
              </w:rPr>
              <w:fldChar w:fldCharType="end"/>
            </w:r>
          </w:hyperlink>
        </w:p>
        <w:p w14:paraId="40918DF5" w14:textId="77777777" w:rsidR="001E6E6A" w:rsidRDefault="00F60633">
          <w:pPr>
            <w:pStyle w:val="TOC2"/>
            <w:rPr>
              <w:rFonts w:asciiTheme="minorHAnsi" w:eastAsiaTheme="minorEastAsia" w:hAnsiTheme="minorHAnsi" w:cstheme="minorBidi"/>
              <w:noProof/>
              <w:sz w:val="22"/>
              <w:lang w:eastAsia="id-ID"/>
            </w:rPr>
          </w:pPr>
          <w:hyperlink w:anchor="_Toc39072195" w:history="1">
            <w:r w:rsidR="001E6E6A" w:rsidRPr="00074752">
              <w:rPr>
                <w:rStyle w:val="Hyperlink"/>
                <w:noProof/>
                <w:lang w:val="en-US"/>
              </w:rPr>
              <w:t>A.1 Kertas</w:t>
            </w:r>
            <w:r w:rsidR="001E6E6A">
              <w:rPr>
                <w:noProof/>
                <w:webHidden/>
              </w:rPr>
              <w:tab/>
            </w:r>
            <w:r w:rsidR="001E6E6A">
              <w:rPr>
                <w:noProof/>
                <w:webHidden/>
              </w:rPr>
              <w:fldChar w:fldCharType="begin"/>
            </w:r>
            <w:r w:rsidR="001E6E6A">
              <w:rPr>
                <w:noProof/>
                <w:webHidden/>
              </w:rPr>
              <w:instrText xml:space="preserve"> PAGEREF _Toc39072195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2AFFD515" w14:textId="77777777" w:rsidR="001E6E6A" w:rsidRDefault="00F60633">
          <w:pPr>
            <w:pStyle w:val="TOC2"/>
            <w:rPr>
              <w:rFonts w:asciiTheme="minorHAnsi" w:eastAsiaTheme="minorEastAsia" w:hAnsiTheme="minorHAnsi" w:cstheme="minorBidi"/>
              <w:noProof/>
              <w:sz w:val="22"/>
              <w:lang w:eastAsia="id-ID"/>
            </w:rPr>
          </w:pPr>
          <w:hyperlink w:anchor="_Toc39072196" w:history="1">
            <w:r w:rsidR="001E6E6A" w:rsidRPr="00074752">
              <w:rPr>
                <w:rStyle w:val="Hyperlink"/>
                <w:noProof/>
                <w:lang w:val="en-US"/>
              </w:rPr>
              <w:t>A.2 Margin</w:t>
            </w:r>
            <w:r w:rsidR="001E6E6A">
              <w:rPr>
                <w:noProof/>
                <w:webHidden/>
              </w:rPr>
              <w:tab/>
            </w:r>
            <w:r w:rsidR="001E6E6A">
              <w:rPr>
                <w:noProof/>
                <w:webHidden/>
              </w:rPr>
              <w:fldChar w:fldCharType="begin"/>
            </w:r>
            <w:r w:rsidR="001E6E6A">
              <w:rPr>
                <w:noProof/>
                <w:webHidden/>
              </w:rPr>
              <w:instrText xml:space="preserve"> PAGEREF _Toc39072196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339E61BE" w14:textId="77777777" w:rsidR="001E6E6A" w:rsidRDefault="00F60633">
          <w:pPr>
            <w:pStyle w:val="TOC2"/>
            <w:rPr>
              <w:rFonts w:asciiTheme="minorHAnsi" w:eastAsiaTheme="minorEastAsia" w:hAnsiTheme="minorHAnsi" w:cstheme="minorBidi"/>
              <w:noProof/>
              <w:sz w:val="22"/>
              <w:lang w:eastAsia="id-ID"/>
            </w:rPr>
          </w:pPr>
          <w:hyperlink w:anchor="_Toc39072197" w:history="1">
            <w:r w:rsidR="001E6E6A" w:rsidRPr="00074752">
              <w:rPr>
                <w:rStyle w:val="Hyperlink"/>
                <w:noProof/>
                <w:lang w:val="en-US"/>
              </w:rPr>
              <w:t>A.3 Jenis dan Ukuran Huruf</w:t>
            </w:r>
            <w:r w:rsidR="001E6E6A">
              <w:rPr>
                <w:noProof/>
                <w:webHidden/>
              </w:rPr>
              <w:tab/>
            </w:r>
            <w:r w:rsidR="001E6E6A">
              <w:rPr>
                <w:noProof/>
                <w:webHidden/>
              </w:rPr>
              <w:fldChar w:fldCharType="begin"/>
            </w:r>
            <w:r w:rsidR="001E6E6A">
              <w:rPr>
                <w:noProof/>
                <w:webHidden/>
              </w:rPr>
              <w:instrText xml:space="preserve"> PAGEREF _Toc39072197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5E188B11" w14:textId="77777777" w:rsidR="001E6E6A" w:rsidRDefault="00F60633">
          <w:pPr>
            <w:pStyle w:val="TOC2"/>
            <w:rPr>
              <w:rFonts w:asciiTheme="minorHAnsi" w:eastAsiaTheme="minorEastAsia" w:hAnsiTheme="minorHAnsi" w:cstheme="minorBidi"/>
              <w:noProof/>
              <w:sz w:val="22"/>
              <w:lang w:eastAsia="id-ID"/>
            </w:rPr>
          </w:pPr>
          <w:hyperlink w:anchor="_Toc39072198" w:history="1">
            <w:r w:rsidR="001E6E6A" w:rsidRPr="00074752">
              <w:rPr>
                <w:rStyle w:val="Hyperlink"/>
                <w:noProof/>
                <w:lang w:val="en-US"/>
              </w:rPr>
              <w:t>A.4 Spasi</w:t>
            </w:r>
            <w:r w:rsidR="001E6E6A">
              <w:rPr>
                <w:noProof/>
                <w:webHidden/>
              </w:rPr>
              <w:tab/>
            </w:r>
            <w:r w:rsidR="001E6E6A">
              <w:rPr>
                <w:noProof/>
                <w:webHidden/>
              </w:rPr>
              <w:fldChar w:fldCharType="begin"/>
            </w:r>
            <w:r w:rsidR="001E6E6A">
              <w:rPr>
                <w:noProof/>
                <w:webHidden/>
              </w:rPr>
              <w:instrText xml:space="preserve"> PAGEREF _Toc39072198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6E9BEB3B" w14:textId="77777777" w:rsidR="001E6E6A" w:rsidRDefault="00F60633">
          <w:pPr>
            <w:pStyle w:val="TOC2"/>
            <w:rPr>
              <w:rFonts w:asciiTheme="minorHAnsi" w:eastAsiaTheme="minorEastAsia" w:hAnsiTheme="minorHAnsi" w:cstheme="minorBidi"/>
              <w:noProof/>
              <w:sz w:val="22"/>
              <w:lang w:eastAsia="id-ID"/>
            </w:rPr>
          </w:pPr>
          <w:hyperlink w:anchor="_Toc39072199" w:history="1">
            <w:r w:rsidR="001E6E6A" w:rsidRPr="00074752">
              <w:rPr>
                <w:rStyle w:val="Hyperlink"/>
                <w:noProof/>
                <w:lang w:val="en-US"/>
              </w:rPr>
              <w:t>A.5 Kepala Bab dan Subbab</w:t>
            </w:r>
            <w:r w:rsidR="001E6E6A">
              <w:rPr>
                <w:noProof/>
                <w:webHidden/>
              </w:rPr>
              <w:tab/>
            </w:r>
            <w:r w:rsidR="001E6E6A">
              <w:rPr>
                <w:noProof/>
                <w:webHidden/>
              </w:rPr>
              <w:fldChar w:fldCharType="begin"/>
            </w:r>
            <w:r w:rsidR="001E6E6A">
              <w:rPr>
                <w:noProof/>
                <w:webHidden/>
              </w:rPr>
              <w:instrText xml:space="preserve"> PAGEREF _Toc39072199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6E9C3163" w14:textId="77777777" w:rsidR="001E6E6A" w:rsidRDefault="00F60633">
          <w:pPr>
            <w:pStyle w:val="TOC2"/>
            <w:rPr>
              <w:rFonts w:asciiTheme="minorHAnsi" w:eastAsiaTheme="minorEastAsia" w:hAnsiTheme="minorHAnsi" w:cstheme="minorBidi"/>
              <w:noProof/>
              <w:sz w:val="22"/>
              <w:lang w:eastAsia="id-ID"/>
            </w:rPr>
          </w:pPr>
          <w:hyperlink w:anchor="_Toc39072200" w:history="1">
            <w:r w:rsidR="001E6E6A" w:rsidRPr="00074752">
              <w:rPr>
                <w:rStyle w:val="Hyperlink"/>
                <w:noProof/>
                <w:lang w:val="en-US"/>
              </w:rPr>
              <w:t>A.6 Nomor Halaman</w:t>
            </w:r>
            <w:r w:rsidR="001E6E6A">
              <w:rPr>
                <w:noProof/>
                <w:webHidden/>
              </w:rPr>
              <w:tab/>
            </w:r>
            <w:r w:rsidR="001E6E6A">
              <w:rPr>
                <w:noProof/>
                <w:webHidden/>
              </w:rPr>
              <w:fldChar w:fldCharType="begin"/>
            </w:r>
            <w:r w:rsidR="001E6E6A">
              <w:rPr>
                <w:noProof/>
                <w:webHidden/>
              </w:rPr>
              <w:instrText xml:space="preserve"> PAGEREF _Toc39072200 \h </w:instrText>
            </w:r>
            <w:r w:rsidR="001E6E6A">
              <w:rPr>
                <w:noProof/>
                <w:webHidden/>
              </w:rPr>
            </w:r>
            <w:r w:rsidR="001E6E6A">
              <w:rPr>
                <w:noProof/>
                <w:webHidden/>
              </w:rPr>
              <w:fldChar w:fldCharType="separate"/>
            </w:r>
            <w:r w:rsidR="001E6E6A">
              <w:rPr>
                <w:noProof/>
                <w:webHidden/>
              </w:rPr>
              <w:t>59</w:t>
            </w:r>
            <w:r w:rsidR="001E6E6A">
              <w:rPr>
                <w:noProof/>
                <w:webHidden/>
              </w:rPr>
              <w:fldChar w:fldCharType="end"/>
            </w:r>
          </w:hyperlink>
        </w:p>
        <w:p w14:paraId="791FA603" w14:textId="77777777" w:rsidR="001E6E6A" w:rsidRDefault="00F60633">
          <w:pPr>
            <w:pStyle w:val="TOC1"/>
            <w:rPr>
              <w:rFonts w:asciiTheme="minorHAnsi" w:eastAsiaTheme="minorEastAsia" w:hAnsiTheme="minorHAnsi" w:cstheme="minorBidi"/>
              <w:sz w:val="22"/>
              <w:lang w:eastAsia="id-ID"/>
            </w:rPr>
          </w:pPr>
          <w:hyperlink w:anchor="_Toc39072201" w:history="1">
            <w:r w:rsidR="001E6E6A" w:rsidRPr="00074752">
              <w:rPr>
                <w:rStyle w:val="Hyperlink"/>
                <w:lang w:val="en-US"/>
              </w:rPr>
              <w:t>LAMPIRAN B PENGGUNAAN BAHASA</w:t>
            </w:r>
            <w:r w:rsidR="001E6E6A">
              <w:rPr>
                <w:webHidden/>
              </w:rPr>
              <w:tab/>
            </w:r>
            <w:r w:rsidR="001E6E6A">
              <w:rPr>
                <w:webHidden/>
              </w:rPr>
              <w:fldChar w:fldCharType="begin"/>
            </w:r>
            <w:r w:rsidR="001E6E6A">
              <w:rPr>
                <w:webHidden/>
              </w:rPr>
              <w:instrText xml:space="preserve"> PAGEREF _Toc39072201 \h </w:instrText>
            </w:r>
            <w:r w:rsidR="001E6E6A">
              <w:rPr>
                <w:webHidden/>
              </w:rPr>
            </w:r>
            <w:r w:rsidR="001E6E6A">
              <w:rPr>
                <w:webHidden/>
              </w:rPr>
              <w:fldChar w:fldCharType="separate"/>
            </w:r>
            <w:r w:rsidR="001E6E6A">
              <w:rPr>
                <w:webHidden/>
              </w:rPr>
              <w:t>60</w:t>
            </w:r>
            <w:r w:rsidR="001E6E6A">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9" w:name="_Toc39072147"/>
      <w:r>
        <w:lastRenderedPageBreak/>
        <w:t>DAFTAR TABEL</w:t>
      </w:r>
      <w:bookmarkEnd w:id="9"/>
    </w:p>
    <w:p w14:paraId="79B82136" w14:textId="77777777" w:rsidR="001E6E6A"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Tabel" </w:instrText>
      </w:r>
      <w:r>
        <w:rPr>
          <w:lang w:val="en-US"/>
        </w:rPr>
        <w:fldChar w:fldCharType="separate"/>
      </w:r>
      <w:hyperlink w:anchor="_Toc39072121" w:history="1">
        <w:r w:rsidR="001E6E6A" w:rsidRPr="009F051C">
          <w:rPr>
            <w:rStyle w:val="Hyperlink"/>
            <w:noProof/>
          </w:rPr>
          <w:t>Tabel 2.1 Kajian Pustaka</w:t>
        </w:r>
        <w:r w:rsidR="001E6E6A">
          <w:rPr>
            <w:noProof/>
            <w:webHidden/>
          </w:rPr>
          <w:tab/>
        </w:r>
        <w:r w:rsidR="001E6E6A">
          <w:rPr>
            <w:noProof/>
            <w:webHidden/>
          </w:rPr>
          <w:fldChar w:fldCharType="begin"/>
        </w:r>
        <w:r w:rsidR="001E6E6A">
          <w:rPr>
            <w:noProof/>
            <w:webHidden/>
          </w:rPr>
          <w:instrText xml:space="preserve"> PAGEREF _Toc39072121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27DF18A5"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22" w:history="1">
        <w:r w:rsidR="001E6E6A" w:rsidRPr="009F051C">
          <w:rPr>
            <w:rStyle w:val="Hyperlink"/>
            <w:noProof/>
          </w:rPr>
          <w:t>Tabel 3.1 Kebutuhan Komponen Sistem</w:t>
        </w:r>
        <w:r w:rsidR="001E6E6A">
          <w:rPr>
            <w:noProof/>
            <w:webHidden/>
          </w:rPr>
          <w:tab/>
        </w:r>
        <w:r w:rsidR="001E6E6A">
          <w:rPr>
            <w:noProof/>
            <w:webHidden/>
          </w:rPr>
          <w:fldChar w:fldCharType="begin"/>
        </w:r>
        <w:r w:rsidR="001E6E6A">
          <w:rPr>
            <w:noProof/>
            <w:webHidden/>
          </w:rPr>
          <w:instrText xml:space="preserve"> PAGEREF _Toc39072122 \h </w:instrText>
        </w:r>
        <w:r w:rsidR="001E6E6A">
          <w:rPr>
            <w:noProof/>
            <w:webHidden/>
          </w:rPr>
        </w:r>
        <w:r w:rsidR="001E6E6A">
          <w:rPr>
            <w:noProof/>
            <w:webHidden/>
          </w:rPr>
          <w:fldChar w:fldCharType="separate"/>
        </w:r>
        <w:r w:rsidR="001E6E6A">
          <w:rPr>
            <w:noProof/>
            <w:webHidden/>
          </w:rPr>
          <w:t>12</w:t>
        </w:r>
        <w:r w:rsidR="001E6E6A">
          <w:rPr>
            <w:noProof/>
            <w:webHidden/>
          </w:rPr>
          <w:fldChar w:fldCharType="end"/>
        </w:r>
      </w:hyperlink>
    </w:p>
    <w:p w14:paraId="34C12784"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23" w:history="1">
        <w:r w:rsidR="001E6E6A" w:rsidRPr="009F051C">
          <w:rPr>
            <w:rStyle w:val="Hyperlink"/>
            <w:noProof/>
          </w:rPr>
          <w:t>Tabel 3.2 Format Data Training</w:t>
        </w:r>
        <w:r w:rsidR="001E6E6A">
          <w:rPr>
            <w:noProof/>
            <w:webHidden/>
          </w:rPr>
          <w:tab/>
        </w:r>
        <w:r w:rsidR="001E6E6A">
          <w:rPr>
            <w:noProof/>
            <w:webHidden/>
          </w:rPr>
          <w:fldChar w:fldCharType="begin"/>
        </w:r>
        <w:r w:rsidR="001E6E6A">
          <w:rPr>
            <w:noProof/>
            <w:webHidden/>
          </w:rPr>
          <w:instrText xml:space="preserve"> PAGEREF _Toc39072123 \h </w:instrText>
        </w:r>
        <w:r w:rsidR="001E6E6A">
          <w:rPr>
            <w:noProof/>
            <w:webHidden/>
          </w:rPr>
        </w:r>
        <w:r w:rsidR="001E6E6A">
          <w:rPr>
            <w:noProof/>
            <w:webHidden/>
          </w:rPr>
          <w:fldChar w:fldCharType="separate"/>
        </w:r>
        <w:r w:rsidR="001E6E6A">
          <w:rPr>
            <w:noProof/>
            <w:webHidden/>
          </w:rPr>
          <w:t>16</w:t>
        </w:r>
        <w:r w:rsidR="001E6E6A">
          <w:rPr>
            <w:noProof/>
            <w:webHidden/>
          </w:rPr>
          <w:fldChar w:fldCharType="end"/>
        </w:r>
      </w:hyperlink>
    </w:p>
    <w:p w14:paraId="7115C7EB"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24" w:history="1">
        <w:r w:rsidR="001E6E6A" w:rsidRPr="009F051C">
          <w:rPr>
            <w:rStyle w:val="Hyperlink"/>
            <w:noProof/>
          </w:rPr>
          <w:t xml:space="preserve">Tabel 3.3 Format </w:t>
        </w:r>
        <w:r w:rsidR="001E6E6A" w:rsidRPr="009F051C">
          <w:rPr>
            <w:rStyle w:val="Hyperlink"/>
            <w:i/>
            <w:noProof/>
          </w:rPr>
          <w:t>File Log</w:t>
        </w:r>
        <w:r w:rsidR="001E6E6A">
          <w:rPr>
            <w:noProof/>
            <w:webHidden/>
          </w:rPr>
          <w:tab/>
        </w:r>
        <w:r w:rsidR="001E6E6A">
          <w:rPr>
            <w:noProof/>
            <w:webHidden/>
          </w:rPr>
          <w:fldChar w:fldCharType="begin"/>
        </w:r>
        <w:r w:rsidR="001E6E6A">
          <w:rPr>
            <w:noProof/>
            <w:webHidden/>
          </w:rPr>
          <w:instrText xml:space="preserve"> PAGEREF _Toc39072124 \h </w:instrText>
        </w:r>
        <w:r w:rsidR="001E6E6A">
          <w:rPr>
            <w:noProof/>
            <w:webHidden/>
          </w:rPr>
        </w:r>
        <w:r w:rsidR="001E6E6A">
          <w:rPr>
            <w:noProof/>
            <w:webHidden/>
          </w:rPr>
          <w:fldChar w:fldCharType="separate"/>
        </w:r>
        <w:r w:rsidR="001E6E6A">
          <w:rPr>
            <w:noProof/>
            <w:webHidden/>
          </w:rPr>
          <w:t>18</w:t>
        </w:r>
        <w:r w:rsidR="001E6E6A">
          <w:rPr>
            <w:noProof/>
            <w:webHidden/>
          </w:rPr>
          <w:fldChar w:fldCharType="end"/>
        </w:r>
      </w:hyperlink>
    </w:p>
    <w:p w14:paraId="6BA381D2"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25" w:history="1">
        <w:r w:rsidR="001E6E6A" w:rsidRPr="009F051C">
          <w:rPr>
            <w:rStyle w:val="Hyperlink"/>
            <w:noProof/>
          </w:rPr>
          <w:t xml:space="preserve">Tabel 3.4 Format </w:t>
        </w:r>
        <w:r w:rsidR="001E6E6A" w:rsidRPr="009F051C">
          <w:rPr>
            <w:rStyle w:val="Hyperlink"/>
            <w:i/>
            <w:noProof/>
          </w:rPr>
          <w:t>file log</w:t>
        </w:r>
        <w:r w:rsidR="001E6E6A" w:rsidRPr="009F051C">
          <w:rPr>
            <w:rStyle w:val="Hyperlink"/>
            <w:noProof/>
          </w:rPr>
          <w:t xml:space="preserve"> Pengujian Akurasi Kesalahan Sistem</w:t>
        </w:r>
        <w:r w:rsidR="001E6E6A">
          <w:rPr>
            <w:noProof/>
            <w:webHidden/>
          </w:rPr>
          <w:tab/>
        </w:r>
        <w:r w:rsidR="001E6E6A">
          <w:rPr>
            <w:noProof/>
            <w:webHidden/>
          </w:rPr>
          <w:fldChar w:fldCharType="begin"/>
        </w:r>
        <w:r w:rsidR="001E6E6A">
          <w:rPr>
            <w:noProof/>
            <w:webHidden/>
          </w:rPr>
          <w:instrText xml:space="preserve"> PAGEREF _Toc39072125 \h </w:instrText>
        </w:r>
        <w:r w:rsidR="001E6E6A">
          <w:rPr>
            <w:noProof/>
            <w:webHidden/>
          </w:rPr>
        </w:r>
        <w:r w:rsidR="001E6E6A">
          <w:rPr>
            <w:noProof/>
            <w:webHidden/>
          </w:rPr>
          <w:fldChar w:fldCharType="separate"/>
        </w:r>
        <w:r w:rsidR="001E6E6A">
          <w:rPr>
            <w:noProof/>
            <w:webHidden/>
          </w:rPr>
          <w:t>20</w:t>
        </w:r>
        <w:r w:rsidR="001E6E6A">
          <w:rPr>
            <w:noProof/>
            <w:webHidden/>
          </w:rPr>
          <w:fldChar w:fldCharType="end"/>
        </w:r>
      </w:hyperlink>
    </w:p>
    <w:p w14:paraId="7AB85470"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26" w:history="1">
        <w:r w:rsidR="001E6E6A" w:rsidRPr="009F051C">
          <w:rPr>
            <w:rStyle w:val="Hyperlink"/>
            <w:noProof/>
          </w:rPr>
          <w:t xml:space="preserve">Tabel 3.5 Format </w:t>
        </w:r>
        <w:r w:rsidR="001E6E6A" w:rsidRPr="009F051C">
          <w:rPr>
            <w:rStyle w:val="Hyperlink"/>
            <w:i/>
            <w:noProof/>
          </w:rPr>
          <w:t>file log</w:t>
        </w:r>
        <w:r w:rsidR="001E6E6A" w:rsidRPr="009F051C">
          <w:rPr>
            <w:rStyle w:val="Hyperlink"/>
            <w:noProof/>
          </w:rPr>
          <w:t xml:space="preserve"> pengujian akurasi kesalahan pada tiap sub lokasi</w:t>
        </w:r>
        <w:r w:rsidR="001E6E6A">
          <w:rPr>
            <w:noProof/>
            <w:webHidden/>
          </w:rPr>
          <w:tab/>
        </w:r>
        <w:r w:rsidR="001E6E6A">
          <w:rPr>
            <w:noProof/>
            <w:webHidden/>
          </w:rPr>
          <w:fldChar w:fldCharType="begin"/>
        </w:r>
        <w:r w:rsidR="001E6E6A">
          <w:rPr>
            <w:noProof/>
            <w:webHidden/>
          </w:rPr>
          <w:instrText xml:space="preserve"> PAGEREF _Toc39072126 \h </w:instrText>
        </w:r>
        <w:r w:rsidR="001E6E6A">
          <w:rPr>
            <w:noProof/>
            <w:webHidden/>
          </w:rPr>
        </w:r>
        <w:r w:rsidR="001E6E6A">
          <w:rPr>
            <w:noProof/>
            <w:webHidden/>
          </w:rPr>
          <w:fldChar w:fldCharType="separate"/>
        </w:r>
        <w:r w:rsidR="001E6E6A">
          <w:rPr>
            <w:noProof/>
            <w:webHidden/>
          </w:rPr>
          <w:t>23</w:t>
        </w:r>
        <w:r w:rsidR="001E6E6A">
          <w:rPr>
            <w:noProof/>
            <w:webHidden/>
          </w:rPr>
          <w:fldChar w:fldCharType="end"/>
        </w:r>
      </w:hyperlink>
    </w:p>
    <w:p w14:paraId="0C8C5656"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27" w:history="1">
        <w:r w:rsidR="001E6E6A" w:rsidRPr="009F051C">
          <w:rPr>
            <w:rStyle w:val="Hyperlink"/>
            <w:noProof/>
          </w:rPr>
          <w:t>Tabel 3.6 Tabel akurasi kesalahan tiap sub-lokasi dalam ruang</w:t>
        </w:r>
        <w:r w:rsidR="001E6E6A">
          <w:rPr>
            <w:noProof/>
            <w:webHidden/>
          </w:rPr>
          <w:tab/>
        </w:r>
        <w:r w:rsidR="001E6E6A">
          <w:rPr>
            <w:noProof/>
            <w:webHidden/>
          </w:rPr>
          <w:fldChar w:fldCharType="begin"/>
        </w:r>
        <w:r w:rsidR="001E6E6A">
          <w:rPr>
            <w:noProof/>
            <w:webHidden/>
          </w:rPr>
          <w:instrText xml:space="preserve"> PAGEREF _Toc39072127 \h </w:instrText>
        </w:r>
        <w:r w:rsidR="001E6E6A">
          <w:rPr>
            <w:noProof/>
            <w:webHidden/>
          </w:rPr>
        </w:r>
        <w:r w:rsidR="001E6E6A">
          <w:rPr>
            <w:noProof/>
            <w:webHidden/>
          </w:rPr>
          <w:fldChar w:fldCharType="separate"/>
        </w:r>
        <w:r w:rsidR="001E6E6A">
          <w:rPr>
            <w:noProof/>
            <w:webHidden/>
          </w:rPr>
          <w:t>23</w:t>
        </w:r>
        <w:r w:rsidR="001E6E6A">
          <w:rPr>
            <w:noProof/>
            <w:webHidden/>
          </w:rPr>
          <w:fldChar w:fldCharType="end"/>
        </w:r>
      </w:hyperlink>
    </w:p>
    <w:p w14:paraId="7ED8C847"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28" w:history="1">
        <w:r w:rsidR="001E6E6A" w:rsidRPr="009F051C">
          <w:rPr>
            <w:rStyle w:val="Hyperlink"/>
            <w:noProof/>
          </w:rPr>
          <w:t>Tabel 4.1 Daftar Perangkat Dan Fungsinya</w:t>
        </w:r>
        <w:r w:rsidR="001E6E6A">
          <w:rPr>
            <w:noProof/>
            <w:webHidden/>
          </w:rPr>
          <w:tab/>
        </w:r>
        <w:r w:rsidR="001E6E6A">
          <w:rPr>
            <w:noProof/>
            <w:webHidden/>
          </w:rPr>
          <w:fldChar w:fldCharType="begin"/>
        </w:r>
        <w:r w:rsidR="001E6E6A">
          <w:rPr>
            <w:noProof/>
            <w:webHidden/>
          </w:rPr>
          <w:instrText xml:space="preserve"> PAGEREF _Toc39072128 \h </w:instrText>
        </w:r>
        <w:r w:rsidR="001E6E6A">
          <w:rPr>
            <w:noProof/>
            <w:webHidden/>
          </w:rPr>
        </w:r>
        <w:r w:rsidR="001E6E6A">
          <w:rPr>
            <w:noProof/>
            <w:webHidden/>
          </w:rPr>
          <w:fldChar w:fldCharType="separate"/>
        </w:r>
        <w:r w:rsidR="001E6E6A">
          <w:rPr>
            <w:noProof/>
            <w:webHidden/>
          </w:rPr>
          <w:t>26</w:t>
        </w:r>
        <w:r w:rsidR="001E6E6A">
          <w:rPr>
            <w:noProof/>
            <w:webHidden/>
          </w:rPr>
          <w:fldChar w:fldCharType="end"/>
        </w:r>
      </w:hyperlink>
    </w:p>
    <w:p w14:paraId="5D883DFB"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29" w:history="1">
        <w:r w:rsidR="001E6E6A" w:rsidRPr="009F051C">
          <w:rPr>
            <w:rStyle w:val="Hyperlink"/>
            <w:noProof/>
          </w:rPr>
          <w:t xml:space="preserve">Tabel 4.2 </w:t>
        </w:r>
        <w:r w:rsidR="001E6E6A" w:rsidRPr="009F051C">
          <w:rPr>
            <w:rStyle w:val="Hyperlink"/>
            <w:i/>
            <w:noProof/>
          </w:rPr>
          <w:t>Pseudocode</w:t>
        </w:r>
        <w:r w:rsidR="001E6E6A" w:rsidRPr="009F051C">
          <w:rPr>
            <w:rStyle w:val="Hyperlink"/>
            <w:noProof/>
          </w:rPr>
          <w:t xml:space="preserve"> </w:t>
        </w:r>
        <w:r w:rsidR="001E6E6A" w:rsidRPr="009F051C">
          <w:rPr>
            <w:rStyle w:val="Hyperlink"/>
            <w:i/>
            <w:noProof/>
          </w:rPr>
          <w:t>Reference</w:t>
        </w:r>
        <w:r w:rsidR="001E6E6A" w:rsidRPr="009F051C">
          <w:rPr>
            <w:rStyle w:val="Hyperlink"/>
            <w:noProof/>
          </w:rPr>
          <w:t xml:space="preserve"> </w:t>
        </w:r>
        <w:r w:rsidR="001E6E6A" w:rsidRPr="009F051C">
          <w:rPr>
            <w:rStyle w:val="Hyperlink"/>
            <w:i/>
            <w:noProof/>
          </w:rPr>
          <w:t>Point</w:t>
        </w:r>
        <w:r w:rsidR="001E6E6A">
          <w:rPr>
            <w:noProof/>
            <w:webHidden/>
          </w:rPr>
          <w:tab/>
        </w:r>
        <w:r w:rsidR="001E6E6A">
          <w:rPr>
            <w:noProof/>
            <w:webHidden/>
          </w:rPr>
          <w:fldChar w:fldCharType="begin"/>
        </w:r>
        <w:r w:rsidR="001E6E6A">
          <w:rPr>
            <w:noProof/>
            <w:webHidden/>
          </w:rPr>
          <w:instrText xml:space="preserve"> PAGEREF _Toc39072129 \h </w:instrText>
        </w:r>
        <w:r w:rsidR="001E6E6A">
          <w:rPr>
            <w:noProof/>
            <w:webHidden/>
          </w:rPr>
        </w:r>
        <w:r w:rsidR="001E6E6A">
          <w:rPr>
            <w:noProof/>
            <w:webHidden/>
          </w:rPr>
          <w:fldChar w:fldCharType="separate"/>
        </w:r>
        <w:r w:rsidR="001E6E6A">
          <w:rPr>
            <w:noProof/>
            <w:webHidden/>
          </w:rPr>
          <w:t>27</w:t>
        </w:r>
        <w:r w:rsidR="001E6E6A">
          <w:rPr>
            <w:noProof/>
            <w:webHidden/>
          </w:rPr>
          <w:fldChar w:fldCharType="end"/>
        </w:r>
      </w:hyperlink>
    </w:p>
    <w:p w14:paraId="4EBEBF7E"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0" w:history="1">
        <w:r w:rsidR="001E6E6A" w:rsidRPr="009F051C">
          <w:rPr>
            <w:rStyle w:val="Hyperlink"/>
            <w:noProof/>
          </w:rPr>
          <w:t xml:space="preserve">Tabel 4.3 </w:t>
        </w:r>
        <w:r w:rsidR="001E6E6A" w:rsidRPr="009F051C">
          <w:rPr>
            <w:rStyle w:val="Hyperlink"/>
            <w:i/>
            <w:noProof/>
          </w:rPr>
          <w:t xml:space="preserve">Pseudocode </w:t>
        </w:r>
        <w:r w:rsidR="001E6E6A" w:rsidRPr="009F051C">
          <w:rPr>
            <w:rStyle w:val="Hyperlink"/>
            <w:noProof/>
          </w:rPr>
          <w:t xml:space="preserve">server menerima data dari </w:t>
        </w:r>
        <w:r w:rsidR="001E6E6A" w:rsidRPr="009F051C">
          <w:rPr>
            <w:rStyle w:val="Hyperlink"/>
            <w:i/>
            <w:noProof/>
          </w:rPr>
          <w:t>Reference Point</w:t>
        </w:r>
        <w:r w:rsidR="001E6E6A">
          <w:rPr>
            <w:noProof/>
            <w:webHidden/>
          </w:rPr>
          <w:tab/>
        </w:r>
        <w:r w:rsidR="001E6E6A">
          <w:rPr>
            <w:noProof/>
            <w:webHidden/>
          </w:rPr>
          <w:fldChar w:fldCharType="begin"/>
        </w:r>
        <w:r w:rsidR="001E6E6A">
          <w:rPr>
            <w:noProof/>
            <w:webHidden/>
          </w:rPr>
          <w:instrText xml:space="preserve"> PAGEREF _Toc39072130 \h </w:instrText>
        </w:r>
        <w:r w:rsidR="001E6E6A">
          <w:rPr>
            <w:noProof/>
            <w:webHidden/>
          </w:rPr>
        </w:r>
        <w:r w:rsidR="001E6E6A">
          <w:rPr>
            <w:noProof/>
            <w:webHidden/>
          </w:rPr>
          <w:fldChar w:fldCharType="separate"/>
        </w:r>
        <w:r w:rsidR="001E6E6A">
          <w:rPr>
            <w:noProof/>
            <w:webHidden/>
          </w:rPr>
          <w:t>28</w:t>
        </w:r>
        <w:r w:rsidR="001E6E6A">
          <w:rPr>
            <w:noProof/>
            <w:webHidden/>
          </w:rPr>
          <w:fldChar w:fldCharType="end"/>
        </w:r>
      </w:hyperlink>
    </w:p>
    <w:p w14:paraId="06C5218A"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1" w:history="1">
        <w:r w:rsidR="001E6E6A" w:rsidRPr="009F051C">
          <w:rPr>
            <w:rStyle w:val="Hyperlink"/>
            <w:noProof/>
          </w:rPr>
          <w:t xml:space="preserve">Tabel 4.4 </w:t>
        </w:r>
        <w:r w:rsidR="001E6E6A" w:rsidRPr="009F051C">
          <w:rPr>
            <w:rStyle w:val="Hyperlink"/>
            <w:i/>
            <w:noProof/>
          </w:rPr>
          <w:t xml:space="preserve">Pseudocode reference point </w:t>
        </w:r>
        <w:r w:rsidR="001E6E6A" w:rsidRPr="009F051C">
          <w:rPr>
            <w:rStyle w:val="Hyperlink"/>
            <w:noProof/>
          </w:rPr>
          <w:t>mengirim data menuju server</w:t>
        </w:r>
        <w:r w:rsidR="001E6E6A">
          <w:rPr>
            <w:noProof/>
            <w:webHidden/>
          </w:rPr>
          <w:tab/>
        </w:r>
        <w:r w:rsidR="001E6E6A">
          <w:rPr>
            <w:noProof/>
            <w:webHidden/>
          </w:rPr>
          <w:fldChar w:fldCharType="begin"/>
        </w:r>
        <w:r w:rsidR="001E6E6A">
          <w:rPr>
            <w:noProof/>
            <w:webHidden/>
          </w:rPr>
          <w:instrText xml:space="preserve"> PAGEREF _Toc39072131 \h </w:instrText>
        </w:r>
        <w:r w:rsidR="001E6E6A">
          <w:rPr>
            <w:noProof/>
            <w:webHidden/>
          </w:rPr>
        </w:r>
        <w:r w:rsidR="001E6E6A">
          <w:rPr>
            <w:noProof/>
            <w:webHidden/>
          </w:rPr>
          <w:fldChar w:fldCharType="separate"/>
        </w:r>
        <w:r w:rsidR="001E6E6A">
          <w:rPr>
            <w:noProof/>
            <w:webHidden/>
          </w:rPr>
          <w:t>29</w:t>
        </w:r>
        <w:r w:rsidR="001E6E6A">
          <w:rPr>
            <w:noProof/>
            <w:webHidden/>
          </w:rPr>
          <w:fldChar w:fldCharType="end"/>
        </w:r>
      </w:hyperlink>
    </w:p>
    <w:p w14:paraId="53A459AA"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2" w:history="1">
        <w:r w:rsidR="001E6E6A" w:rsidRPr="009F051C">
          <w:rPr>
            <w:rStyle w:val="Hyperlink"/>
            <w:noProof/>
          </w:rPr>
          <w:t xml:space="preserve">Tabel 4.5 </w:t>
        </w:r>
        <w:r w:rsidR="001E6E6A" w:rsidRPr="009F051C">
          <w:rPr>
            <w:rStyle w:val="Hyperlink"/>
            <w:i/>
            <w:noProof/>
          </w:rPr>
          <w:t xml:space="preserve">Pseudocode </w:t>
        </w:r>
        <w:r w:rsidR="001E6E6A" w:rsidRPr="009F051C">
          <w:rPr>
            <w:rStyle w:val="Hyperlink"/>
            <w:noProof/>
          </w:rPr>
          <w:t>server melakukan klasifikasi</w:t>
        </w:r>
        <w:r w:rsidR="001E6E6A">
          <w:rPr>
            <w:noProof/>
            <w:webHidden/>
          </w:rPr>
          <w:tab/>
        </w:r>
        <w:r w:rsidR="001E6E6A">
          <w:rPr>
            <w:noProof/>
            <w:webHidden/>
          </w:rPr>
          <w:fldChar w:fldCharType="begin"/>
        </w:r>
        <w:r w:rsidR="001E6E6A">
          <w:rPr>
            <w:noProof/>
            <w:webHidden/>
          </w:rPr>
          <w:instrText xml:space="preserve"> PAGEREF _Toc39072132 \h </w:instrText>
        </w:r>
        <w:r w:rsidR="001E6E6A">
          <w:rPr>
            <w:noProof/>
            <w:webHidden/>
          </w:rPr>
        </w:r>
        <w:r w:rsidR="001E6E6A">
          <w:rPr>
            <w:noProof/>
            <w:webHidden/>
          </w:rPr>
          <w:fldChar w:fldCharType="separate"/>
        </w:r>
        <w:r w:rsidR="001E6E6A">
          <w:rPr>
            <w:noProof/>
            <w:webHidden/>
          </w:rPr>
          <w:t>30</w:t>
        </w:r>
        <w:r w:rsidR="001E6E6A">
          <w:rPr>
            <w:noProof/>
            <w:webHidden/>
          </w:rPr>
          <w:fldChar w:fldCharType="end"/>
        </w:r>
      </w:hyperlink>
    </w:p>
    <w:p w14:paraId="6310A0E1"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3" w:history="1">
        <w:r w:rsidR="001E6E6A" w:rsidRPr="009F051C">
          <w:rPr>
            <w:rStyle w:val="Hyperlink"/>
            <w:noProof/>
          </w:rPr>
          <w:t>Tabel 4.6 Proses mengumpulkan hasil klasifikasi</w:t>
        </w:r>
        <w:r w:rsidR="001E6E6A">
          <w:rPr>
            <w:noProof/>
            <w:webHidden/>
          </w:rPr>
          <w:tab/>
        </w:r>
        <w:r w:rsidR="001E6E6A">
          <w:rPr>
            <w:noProof/>
            <w:webHidden/>
          </w:rPr>
          <w:fldChar w:fldCharType="begin"/>
        </w:r>
        <w:r w:rsidR="001E6E6A">
          <w:rPr>
            <w:noProof/>
            <w:webHidden/>
          </w:rPr>
          <w:instrText xml:space="preserve"> PAGEREF _Toc39072133 \h </w:instrText>
        </w:r>
        <w:r w:rsidR="001E6E6A">
          <w:rPr>
            <w:noProof/>
            <w:webHidden/>
          </w:rPr>
        </w:r>
        <w:r w:rsidR="001E6E6A">
          <w:rPr>
            <w:noProof/>
            <w:webHidden/>
          </w:rPr>
          <w:fldChar w:fldCharType="separate"/>
        </w:r>
        <w:r w:rsidR="001E6E6A">
          <w:rPr>
            <w:noProof/>
            <w:webHidden/>
          </w:rPr>
          <w:t>31</w:t>
        </w:r>
        <w:r w:rsidR="001E6E6A">
          <w:rPr>
            <w:noProof/>
            <w:webHidden/>
          </w:rPr>
          <w:fldChar w:fldCharType="end"/>
        </w:r>
      </w:hyperlink>
    </w:p>
    <w:p w14:paraId="0FF8B494"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4" w:history="1">
        <w:r w:rsidR="001E6E6A" w:rsidRPr="009F051C">
          <w:rPr>
            <w:rStyle w:val="Hyperlink"/>
            <w:noProof/>
          </w:rPr>
          <w:t xml:space="preserve">Tabel 4.7 </w:t>
        </w:r>
        <w:r w:rsidR="001E6E6A" w:rsidRPr="009F051C">
          <w:rPr>
            <w:rStyle w:val="Hyperlink"/>
            <w:i/>
            <w:noProof/>
          </w:rPr>
          <w:t>Pseudocode</w:t>
        </w:r>
        <w:r w:rsidR="001E6E6A" w:rsidRPr="009F051C">
          <w:rPr>
            <w:rStyle w:val="Hyperlink"/>
            <w:noProof/>
          </w:rPr>
          <w:t xml:space="preserve"> server menghitung akurasi kesalahan sistem</w:t>
        </w:r>
        <w:r w:rsidR="001E6E6A">
          <w:rPr>
            <w:noProof/>
            <w:webHidden/>
          </w:rPr>
          <w:tab/>
        </w:r>
        <w:r w:rsidR="001E6E6A">
          <w:rPr>
            <w:noProof/>
            <w:webHidden/>
          </w:rPr>
          <w:fldChar w:fldCharType="begin"/>
        </w:r>
        <w:r w:rsidR="001E6E6A">
          <w:rPr>
            <w:noProof/>
            <w:webHidden/>
          </w:rPr>
          <w:instrText xml:space="preserve"> PAGEREF _Toc39072134 \h </w:instrText>
        </w:r>
        <w:r w:rsidR="001E6E6A">
          <w:rPr>
            <w:noProof/>
            <w:webHidden/>
          </w:rPr>
        </w:r>
        <w:r w:rsidR="001E6E6A">
          <w:rPr>
            <w:noProof/>
            <w:webHidden/>
          </w:rPr>
          <w:fldChar w:fldCharType="separate"/>
        </w:r>
        <w:r w:rsidR="001E6E6A">
          <w:rPr>
            <w:noProof/>
            <w:webHidden/>
          </w:rPr>
          <w:t>33</w:t>
        </w:r>
        <w:r w:rsidR="001E6E6A">
          <w:rPr>
            <w:noProof/>
            <w:webHidden/>
          </w:rPr>
          <w:fldChar w:fldCharType="end"/>
        </w:r>
      </w:hyperlink>
    </w:p>
    <w:p w14:paraId="53344743"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5" w:history="1">
        <w:r w:rsidR="001E6E6A" w:rsidRPr="009F051C">
          <w:rPr>
            <w:rStyle w:val="Hyperlink"/>
            <w:noProof/>
          </w:rPr>
          <w:t>Tabel 4.8 Pseudocode server mengumpulkan data klasifikasi</w:t>
        </w:r>
        <w:r w:rsidR="001E6E6A">
          <w:rPr>
            <w:noProof/>
            <w:webHidden/>
          </w:rPr>
          <w:tab/>
        </w:r>
        <w:r w:rsidR="001E6E6A">
          <w:rPr>
            <w:noProof/>
            <w:webHidden/>
          </w:rPr>
          <w:fldChar w:fldCharType="begin"/>
        </w:r>
        <w:r w:rsidR="001E6E6A">
          <w:rPr>
            <w:noProof/>
            <w:webHidden/>
          </w:rPr>
          <w:instrText xml:space="preserve"> PAGEREF _Toc39072135 \h </w:instrText>
        </w:r>
        <w:r w:rsidR="001E6E6A">
          <w:rPr>
            <w:noProof/>
            <w:webHidden/>
          </w:rPr>
        </w:r>
        <w:r w:rsidR="001E6E6A">
          <w:rPr>
            <w:noProof/>
            <w:webHidden/>
          </w:rPr>
          <w:fldChar w:fldCharType="separate"/>
        </w:r>
        <w:r w:rsidR="001E6E6A">
          <w:rPr>
            <w:noProof/>
            <w:webHidden/>
          </w:rPr>
          <w:t>34</w:t>
        </w:r>
        <w:r w:rsidR="001E6E6A">
          <w:rPr>
            <w:noProof/>
            <w:webHidden/>
          </w:rPr>
          <w:fldChar w:fldCharType="end"/>
        </w:r>
      </w:hyperlink>
    </w:p>
    <w:p w14:paraId="179EC9B5"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6" w:history="1">
        <w:r w:rsidR="001E6E6A" w:rsidRPr="009F051C">
          <w:rPr>
            <w:rStyle w:val="Hyperlink"/>
            <w:noProof/>
          </w:rPr>
          <w:t>Tabel 4.9 Perhitungan akurasi kesalahan tiap sub lokasi</w:t>
        </w:r>
        <w:r w:rsidR="001E6E6A">
          <w:rPr>
            <w:noProof/>
            <w:webHidden/>
          </w:rPr>
          <w:tab/>
        </w:r>
        <w:r w:rsidR="001E6E6A">
          <w:rPr>
            <w:noProof/>
            <w:webHidden/>
          </w:rPr>
          <w:fldChar w:fldCharType="begin"/>
        </w:r>
        <w:r w:rsidR="001E6E6A">
          <w:rPr>
            <w:noProof/>
            <w:webHidden/>
          </w:rPr>
          <w:instrText xml:space="preserve"> PAGEREF _Toc39072136 \h </w:instrText>
        </w:r>
        <w:r w:rsidR="001E6E6A">
          <w:rPr>
            <w:noProof/>
            <w:webHidden/>
          </w:rPr>
        </w:r>
        <w:r w:rsidR="001E6E6A">
          <w:rPr>
            <w:noProof/>
            <w:webHidden/>
          </w:rPr>
          <w:fldChar w:fldCharType="separate"/>
        </w:r>
        <w:r w:rsidR="001E6E6A">
          <w:rPr>
            <w:noProof/>
            <w:webHidden/>
          </w:rPr>
          <w:t>36</w:t>
        </w:r>
        <w:r w:rsidR="001E6E6A">
          <w:rPr>
            <w:noProof/>
            <w:webHidden/>
          </w:rPr>
          <w:fldChar w:fldCharType="end"/>
        </w:r>
      </w:hyperlink>
    </w:p>
    <w:p w14:paraId="41ACDB9A"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7" w:history="1">
        <w:r w:rsidR="001E6E6A" w:rsidRPr="009F051C">
          <w:rPr>
            <w:rStyle w:val="Hyperlink"/>
            <w:noProof/>
          </w:rPr>
          <w:t xml:space="preserve">Tabel 5.1 Hasil Implementasi Tahap </w:t>
        </w:r>
        <w:r w:rsidR="001E6E6A" w:rsidRPr="009F051C">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37 \h </w:instrText>
        </w:r>
        <w:r w:rsidR="001E6E6A">
          <w:rPr>
            <w:noProof/>
            <w:webHidden/>
          </w:rPr>
        </w:r>
        <w:r w:rsidR="001E6E6A">
          <w:rPr>
            <w:noProof/>
            <w:webHidden/>
          </w:rPr>
          <w:fldChar w:fldCharType="separate"/>
        </w:r>
        <w:r w:rsidR="001E6E6A">
          <w:rPr>
            <w:noProof/>
            <w:webHidden/>
          </w:rPr>
          <w:t>38</w:t>
        </w:r>
        <w:r w:rsidR="001E6E6A">
          <w:rPr>
            <w:noProof/>
            <w:webHidden/>
          </w:rPr>
          <w:fldChar w:fldCharType="end"/>
        </w:r>
      </w:hyperlink>
    </w:p>
    <w:p w14:paraId="1F717B4A"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8" w:history="1">
        <w:r w:rsidR="001E6E6A" w:rsidRPr="009F051C">
          <w:rPr>
            <w:rStyle w:val="Hyperlink"/>
            <w:noProof/>
          </w:rPr>
          <w:t xml:space="preserve">Tabel 5.2 Hasil Implementasi Tahap </w:t>
        </w:r>
        <w:r w:rsidR="001E6E6A" w:rsidRPr="009F051C">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38 \h </w:instrText>
        </w:r>
        <w:r w:rsidR="001E6E6A">
          <w:rPr>
            <w:noProof/>
            <w:webHidden/>
          </w:rPr>
        </w:r>
        <w:r w:rsidR="001E6E6A">
          <w:rPr>
            <w:noProof/>
            <w:webHidden/>
          </w:rPr>
          <w:fldChar w:fldCharType="separate"/>
        </w:r>
        <w:r w:rsidR="001E6E6A">
          <w:rPr>
            <w:noProof/>
            <w:webHidden/>
          </w:rPr>
          <w:t>41</w:t>
        </w:r>
        <w:r w:rsidR="001E6E6A">
          <w:rPr>
            <w:noProof/>
            <w:webHidden/>
          </w:rPr>
          <w:fldChar w:fldCharType="end"/>
        </w:r>
      </w:hyperlink>
    </w:p>
    <w:p w14:paraId="5F937F47"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39" w:history="1">
        <w:r w:rsidR="001E6E6A" w:rsidRPr="009F051C">
          <w:rPr>
            <w:rStyle w:val="Hyperlink"/>
            <w:noProof/>
          </w:rPr>
          <w:t>Tabel 5.3 Hasil pengambilan data pengujian 1</w:t>
        </w:r>
        <w:r w:rsidR="001E6E6A">
          <w:rPr>
            <w:noProof/>
            <w:webHidden/>
          </w:rPr>
          <w:tab/>
        </w:r>
        <w:r w:rsidR="001E6E6A">
          <w:rPr>
            <w:noProof/>
            <w:webHidden/>
          </w:rPr>
          <w:fldChar w:fldCharType="begin"/>
        </w:r>
        <w:r w:rsidR="001E6E6A">
          <w:rPr>
            <w:noProof/>
            <w:webHidden/>
          </w:rPr>
          <w:instrText xml:space="preserve"> PAGEREF _Toc39072139 \h </w:instrText>
        </w:r>
        <w:r w:rsidR="001E6E6A">
          <w:rPr>
            <w:noProof/>
            <w:webHidden/>
          </w:rPr>
        </w:r>
        <w:r w:rsidR="001E6E6A">
          <w:rPr>
            <w:noProof/>
            <w:webHidden/>
          </w:rPr>
          <w:fldChar w:fldCharType="separate"/>
        </w:r>
        <w:r w:rsidR="001E6E6A">
          <w:rPr>
            <w:noProof/>
            <w:webHidden/>
          </w:rPr>
          <w:t>45</w:t>
        </w:r>
        <w:r w:rsidR="001E6E6A">
          <w:rPr>
            <w:noProof/>
            <w:webHidden/>
          </w:rPr>
          <w:fldChar w:fldCharType="end"/>
        </w:r>
      </w:hyperlink>
    </w:p>
    <w:p w14:paraId="3886A5E1" w14:textId="77777777" w:rsidR="001E6E6A"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140" w:history="1">
        <w:r w:rsidR="001E6E6A" w:rsidRPr="009F051C">
          <w:rPr>
            <w:rStyle w:val="Hyperlink"/>
            <w:noProof/>
          </w:rPr>
          <w:t>Tabel 5.4 Hasil pengambilan data klasifikasi tiap sub lokasi</w:t>
        </w:r>
        <w:r w:rsidR="001E6E6A">
          <w:rPr>
            <w:noProof/>
            <w:webHidden/>
          </w:rPr>
          <w:tab/>
        </w:r>
        <w:r w:rsidR="001E6E6A">
          <w:rPr>
            <w:noProof/>
            <w:webHidden/>
          </w:rPr>
          <w:fldChar w:fldCharType="begin"/>
        </w:r>
        <w:r w:rsidR="001E6E6A">
          <w:rPr>
            <w:noProof/>
            <w:webHidden/>
          </w:rPr>
          <w:instrText xml:space="preserve"> PAGEREF _Toc39072140 \h </w:instrText>
        </w:r>
        <w:r w:rsidR="001E6E6A">
          <w:rPr>
            <w:noProof/>
            <w:webHidden/>
          </w:rPr>
        </w:r>
        <w:r w:rsidR="001E6E6A">
          <w:rPr>
            <w:noProof/>
            <w:webHidden/>
          </w:rPr>
          <w:fldChar w:fldCharType="separate"/>
        </w:r>
        <w:r w:rsidR="001E6E6A">
          <w:rPr>
            <w:noProof/>
            <w:webHidden/>
          </w:rPr>
          <w:t>47</w:t>
        </w:r>
        <w:r w:rsidR="001E6E6A">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39072148"/>
      <w:r>
        <w:rPr>
          <w:caps w:val="0"/>
        </w:rPr>
        <w:lastRenderedPageBreak/>
        <w:t>DAFTAR GAMBAR</w:t>
      </w:r>
      <w:bookmarkEnd w:id="10"/>
    </w:p>
    <w:p w14:paraId="4572F70F" w14:textId="77777777" w:rsidR="00832C67"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Gambar" </w:instrText>
      </w:r>
      <w:r>
        <w:rPr>
          <w:lang w:val="en-US"/>
        </w:rPr>
        <w:fldChar w:fldCharType="separate"/>
      </w:r>
      <w:hyperlink w:anchor="_Toc39071985" w:history="1">
        <w:r w:rsidR="00832C67" w:rsidRPr="00625688">
          <w:rPr>
            <w:rStyle w:val="Hyperlink"/>
            <w:noProof/>
          </w:rPr>
          <w:t xml:space="preserve">Gambar 2.1 BLE </w:t>
        </w:r>
        <w:r w:rsidR="00832C67" w:rsidRPr="00625688">
          <w:rPr>
            <w:rStyle w:val="Hyperlink"/>
            <w:i/>
            <w:noProof/>
          </w:rPr>
          <w:t>channels</w:t>
        </w:r>
        <w:r w:rsidR="00832C67">
          <w:rPr>
            <w:noProof/>
            <w:webHidden/>
          </w:rPr>
          <w:tab/>
        </w:r>
        <w:r w:rsidR="00832C67">
          <w:rPr>
            <w:noProof/>
            <w:webHidden/>
          </w:rPr>
          <w:fldChar w:fldCharType="begin"/>
        </w:r>
        <w:r w:rsidR="00832C67">
          <w:rPr>
            <w:noProof/>
            <w:webHidden/>
          </w:rPr>
          <w:instrText xml:space="preserve"> PAGEREF _Toc39071985 \h </w:instrText>
        </w:r>
        <w:r w:rsidR="00832C67">
          <w:rPr>
            <w:noProof/>
            <w:webHidden/>
          </w:rPr>
        </w:r>
        <w:r w:rsidR="00832C67">
          <w:rPr>
            <w:noProof/>
            <w:webHidden/>
          </w:rPr>
          <w:fldChar w:fldCharType="separate"/>
        </w:r>
        <w:r w:rsidR="00832C67">
          <w:rPr>
            <w:noProof/>
            <w:webHidden/>
          </w:rPr>
          <w:t>8</w:t>
        </w:r>
        <w:r w:rsidR="00832C67">
          <w:rPr>
            <w:noProof/>
            <w:webHidden/>
          </w:rPr>
          <w:fldChar w:fldCharType="end"/>
        </w:r>
      </w:hyperlink>
    </w:p>
    <w:p w14:paraId="667CD1BD"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86" w:history="1">
        <w:r w:rsidR="00832C67" w:rsidRPr="00625688">
          <w:rPr>
            <w:rStyle w:val="Hyperlink"/>
            <w:noProof/>
          </w:rPr>
          <w:t>Gambar 2.2 Contoh data pembelajaran</w:t>
        </w:r>
        <w:r w:rsidR="00832C67">
          <w:rPr>
            <w:noProof/>
            <w:webHidden/>
          </w:rPr>
          <w:tab/>
        </w:r>
        <w:r w:rsidR="00832C67">
          <w:rPr>
            <w:noProof/>
            <w:webHidden/>
          </w:rPr>
          <w:fldChar w:fldCharType="begin"/>
        </w:r>
        <w:r w:rsidR="00832C67">
          <w:rPr>
            <w:noProof/>
            <w:webHidden/>
          </w:rPr>
          <w:instrText xml:space="preserve"> PAGEREF _Toc39071986 \h </w:instrText>
        </w:r>
        <w:r w:rsidR="00832C67">
          <w:rPr>
            <w:noProof/>
            <w:webHidden/>
          </w:rPr>
        </w:r>
        <w:r w:rsidR="00832C67">
          <w:rPr>
            <w:noProof/>
            <w:webHidden/>
          </w:rPr>
          <w:fldChar w:fldCharType="separate"/>
        </w:r>
        <w:r w:rsidR="00832C67">
          <w:rPr>
            <w:noProof/>
            <w:webHidden/>
          </w:rPr>
          <w:t>9</w:t>
        </w:r>
        <w:r w:rsidR="00832C67">
          <w:rPr>
            <w:noProof/>
            <w:webHidden/>
          </w:rPr>
          <w:fldChar w:fldCharType="end"/>
        </w:r>
      </w:hyperlink>
    </w:p>
    <w:p w14:paraId="5D8730F3"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87" w:history="1">
        <w:r w:rsidR="00832C67" w:rsidRPr="00625688">
          <w:rPr>
            <w:rStyle w:val="Hyperlink"/>
            <w:noProof/>
          </w:rPr>
          <w:t>Gambar 3.1 Metodologi Penelitian</w:t>
        </w:r>
        <w:r w:rsidR="00832C67">
          <w:rPr>
            <w:noProof/>
            <w:webHidden/>
          </w:rPr>
          <w:tab/>
        </w:r>
        <w:r w:rsidR="00832C67">
          <w:rPr>
            <w:noProof/>
            <w:webHidden/>
          </w:rPr>
          <w:fldChar w:fldCharType="begin"/>
        </w:r>
        <w:r w:rsidR="00832C67">
          <w:rPr>
            <w:noProof/>
            <w:webHidden/>
          </w:rPr>
          <w:instrText xml:space="preserve"> PAGEREF _Toc39071987 \h </w:instrText>
        </w:r>
        <w:r w:rsidR="00832C67">
          <w:rPr>
            <w:noProof/>
            <w:webHidden/>
          </w:rPr>
        </w:r>
        <w:r w:rsidR="00832C67">
          <w:rPr>
            <w:noProof/>
            <w:webHidden/>
          </w:rPr>
          <w:fldChar w:fldCharType="separate"/>
        </w:r>
        <w:r w:rsidR="00832C67">
          <w:rPr>
            <w:noProof/>
            <w:webHidden/>
          </w:rPr>
          <w:t>10</w:t>
        </w:r>
        <w:r w:rsidR="00832C67">
          <w:rPr>
            <w:noProof/>
            <w:webHidden/>
          </w:rPr>
          <w:fldChar w:fldCharType="end"/>
        </w:r>
      </w:hyperlink>
    </w:p>
    <w:p w14:paraId="266DCCB2"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88" w:history="1">
        <w:r w:rsidR="00832C67" w:rsidRPr="00625688">
          <w:rPr>
            <w:rStyle w:val="Hyperlink"/>
            <w:noProof/>
          </w:rPr>
          <w:t>Gambar 3.2</w:t>
        </w:r>
        <w:r w:rsidR="00832C67" w:rsidRPr="00625688">
          <w:rPr>
            <w:rStyle w:val="Hyperlink"/>
            <w:noProof/>
            <w:lang w:val="en-US"/>
          </w:rPr>
          <w:t xml:space="preserve"> Denah Implementasi </w:t>
        </w:r>
        <w:r w:rsidR="00832C67" w:rsidRPr="00625688">
          <w:rPr>
            <w:rStyle w:val="Hyperlink"/>
            <w:noProof/>
          </w:rPr>
          <w:t>Sistem</w:t>
        </w:r>
        <w:r w:rsidR="00832C67">
          <w:rPr>
            <w:noProof/>
            <w:webHidden/>
          </w:rPr>
          <w:tab/>
        </w:r>
        <w:r w:rsidR="00832C67">
          <w:rPr>
            <w:noProof/>
            <w:webHidden/>
          </w:rPr>
          <w:fldChar w:fldCharType="begin"/>
        </w:r>
        <w:r w:rsidR="00832C67">
          <w:rPr>
            <w:noProof/>
            <w:webHidden/>
          </w:rPr>
          <w:instrText xml:space="preserve"> PAGEREF _Toc39071988 \h </w:instrText>
        </w:r>
        <w:r w:rsidR="00832C67">
          <w:rPr>
            <w:noProof/>
            <w:webHidden/>
          </w:rPr>
        </w:r>
        <w:r w:rsidR="00832C67">
          <w:rPr>
            <w:noProof/>
            <w:webHidden/>
          </w:rPr>
          <w:fldChar w:fldCharType="separate"/>
        </w:r>
        <w:r w:rsidR="00832C67">
          <w:rPr>
            <w:noProof/>
            <w:webHidden/>
          </w:rPr>
          <w:t>13</w:t>
        </w:r>
        <w:r w:rsidR="00832C67">
          <w:rPr>
            <w:noProof/>
            <w:webHidden/>
          </w:rPr>
          <w:fldChar w:fldCharType="end"/>
        </w:r>
      </w:hyperlink>
    </w:p>
    <w:p w14:paraId="5D528A26"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89" w:history="1">
        <w:r w:rsidR="00832C67" w:rsidRPr="00625688">
          <w:rPr>
            <w:rStyle w:val="Hyperlink"/>
            <w:noProof/>
          </w:rPr>
          <w:t xml:space="preserve">Gambar 3.3 Skema Implementasi Tahap </w:t>
        </w:r>
        <w:r w:rsidR="00832C67" w:rsidRPr="00625688">
          <w:rPr>
            <w:rStyle w:val="Hyperlink"/>
            <w:i/>
            <w:noProof/>
          </w:rPr>
          <w:t>Offline</w:t>
        </w:r>
        <w:r w:rsidR="00832C67">
          <w:rPr>
            <w:noProof/>
            <w:webHidden/>
          </w:rPr>
          <w:tab/>
        </w:r>
        <w:r w:rsidR="00832C67">
          <w:rPr>
            <w:noProof/>
            <w:webHidden/>
          </w:rPr>
          <w:fldChar w:fldCharType="begin"/>
        </w:r>
        <w:r w:rsidR="00832C67">
          <w:rPr>
            <w:noProof/>
            <w:webHidden/>
          </w:rPr>
          <w:instrText xml:space="preserve"> PAGEREF _Toc39071989 \h </w:instrText>
        </w:r>
        <w:r w:rsidR="00832C67">
          <w:rPr>
            <w:noProof/>
            <w:webHidden/>
          </w:rPr>
        </w:r>
        <w:r w:rsidR="00832C67">
          <w:rPr>
            <w:noProof/>
            <w:webHidden/>
          </w:rPr>
          <w:fldChar w:fldCharType="separate"/>
        </w:r>
        <w:r w:rsidR="00832C67">
          <w:rPr>
            <w:noProof/>
            <w:webHidden/>
          </w:rPr>
          <w:t>14</w:t>
        </w:r>
        <w:r w:rsidR="00832C67">
          <w:rPr>
            <w:noProof/>
            <w:webHidden/>
          </w:rPr>
          <w:fldChar w:fldCharType="end"/>
        </w:r>
      </w:hyperlink>
    </w:p>
    <w:p w14:paraId="428ACA91"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0" w:history="1">
        <w:r w:rsidR="00832C67" w:rsidRPr="00625688">
          <w:rPr>
            <w:rStyle w:val="Hyperlink"/>
            <w:noProof/>
          </w:rPr>
          <w:t>Gambar 3.4</w:t>
        </w:r>
        <w:r w:rsidR="00832C67" w:rsidRPr="00625688">
          <w:rPr>
            <w:rStyle w:val="Hyperlink"/>
            <w:noProof/>
            <w:lang w:val="en-US"/>
          </w:rPr>
          <w:t xml:space="preserve"> Alur Implementasi Tahap </w:t>
        </w:r>
        <w:r w:rsidR="00832C67" w:rsidRPr="00625688">
          <w:rPr>
            <w:rStyle w:val="Hyperlink"/>
            <w:i/>
            <w:noProof/>
            <w:lang w:val="en-US"/>
          </w:rPr>
          <w:t>Offline</w:t>
        </w:r>
        <w:r w:rsidR="00832C67">
          <w:rPr>
            <w:noProof/>
            <w:webHidden/>
          </w:rPr>
          <w:tab/>
        </w:r>
        <w:r w:rsidR="00832C67">
          <w:rPr>
            <w:noProof/>
            <w:webHidden/>
          </w:rPr>
          <w:fldChar w:fldCharType="begin"/>
        </w:r>
        <w:r w:rsidR="00832C67">
          <w:rPr>
            <w:noProof/>
            <w:webHidden/>
          </w:rPr>
          <w:instrText xml:space="preserve"> PAGEREF _Toc39071990 \h </w:instrText>
        </w:r>
        <w:r w:rsidR="00832C67">
          <w:rPr>
            <w:noProof/>
            <w:webHidden/>
          </w:rPr>
        </w:r>
        <w:r w:rsidR="00832C67">
          <w:rPr>
            <w:noProof/>
            <w:webHidden/>
          </w:rPr>
          <w:fldChar w:fldCharType="separate"/>
        </w:r>
        <w:r w:rsidR="00832C67">
          <w:rPr>
            <w:noProof/>
            <w:webHidden/>
          </w:rPr>
          <w:t>15</w:t>
        </w:r>
        <w:r w:rsidR="00832C67">
          <w:rPr>
            <w:noProof/>
            <w:webHidden/>
          </w:rPr>
          <w:fldChar w:fldCharType="end"/>
        </w:r>
      </w:hyperlink>
    </w:p>
    <w:p w14:paraId="6189F2B1"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1" w:history="1">
        <w:r w:rsidR="00832C67" w:rsidRPr="00625688">
          <w:rPr>
            <w:rStyle w:val="Hyperlink"/>
            <w:noProof/>
          </w:rPr>
          <w:t>Gambar 3.5</w:t>
        </w:r>
        <w:r w:rsidR="00832C67" w:rsidRPr="00625688">
          <w:rPr>
            <w:rStyle w:val="Hyperlink"/>
            <w:noProof/>
            <w:lang w:val="en-US"/>
          </w:rPr>
          <w:t xml:space="preserve"> Skema Implementasi Tahap </w:t>
        </w:r>
        <w:r w:rsidR="00832C67" w:rsidRPr="00625688">
          <w:rPr>
            <w:rStyle w:val="Hyperlink"/>
            <w:i/>
            <w:noProof/>
            <w:lang w:val="en-US"/>
          </w:rPr>
          <w:t>Online</w:t>
        </w:r>
        <w:r w:rsidR="00832C67">
          <w:rPr>
            <w:noProof/>
            <w:webHidden/>
          </w:rPr>
          <w:tab/>
        </w:r>
        <w:r w:rsidR="00832C67">
          <w:rPr>
            <w:noProof/>
            <w:webHidden/>
          </w:rPr>
          <w:fldChar w:fldCharType="begin"/>
        </w:r>
        <w:r w:rsidR="00832C67">
          <w:rPr>
            <w:noProof/>
            <w:webHidden/>
          </w:rPr>
          <w:instrText xml:space="preserve"> PAGEREF _Toc39071991 \h </w:instrText>
        </w:r>
        <w:r w:rsidR="00832C67">
          <w:rPr>
            <w:noProof/>
            <w:webHidden/>
          </w:rPr>
        </w:r>
        <w:r w:rsidR="00832C67">
          <w:rPr>
            <w:noProof/>
            <w:webHidden/>
          </w:rPr>
          <w:fldChar w:fldCharType="separate"/>
        </w:r>
        <w:r w:rsidR="00832C67">
          <w:rPr>
            <w:noProof/>
            <w:webHidden/>
          </w:rPr>
          <w:t>17</w:t>
        </w:r>
        <w:r w:rsidR="00832C67">
          <w:rPr>
            <w:noProof/>
            <w:webHidden/>
          </w:rPr>
          <w:fldChar w:fldCharType="end"/>
        </w:r>
      </w:hyperlink>
    </w:p>
    <w:p w14:paraId="04305E39"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2" w:history="1">
        <w:r w:rsidR="00832C67" w:rsidRPr="00625688">
          <w:rPr>
            <w:rStyle w:val="Hyperlink"/>
            <w:noProof/>
          </w:rPr>
          <w:t xml:space="preserve">Gambar 3.6 Alur Tahap </w:t>
        </w:r>
        <w:r w:rsidR="00832C67" w:rsidRPr="00625688">
          <w:rPr>
            <w:rStyle w:val="Hyperlink"/>
            <w:i/>
            <w:noProof/>
          </w:rPr>
          <w:t>Online</w:t>
        </w:r>
        <w:r w:rsidR="00832C67">
          <w:rPr>
            <w:noProof/>
            <w:webHidden/>
          </w:rPr>
          <w:tab/>
        </w:r>
        <w:r w:rsidR="00832C67">
          <w:rPr>
            <w:noProof/>
            <w:webHidden/>
          </w:rPr>
          <w:fldChar w:fldCharType="begin"/>
        </w:r>
        <w:r w:rsidR="00832C67">
          <w:rPr>
            <w:noProof/>
            <w:webHidden/>
          </w:rPr>
          <w:instrText xml:space="preserve"> PAGEREF _Toc39071992 \h </w:instrText>
        </w:r>
        <w:r w:rsidR="00832C67">
          <w:rPr>
            <w:noProof/>
            <w:webHidden/>
          </w:rPr>
        </w:r>
        <w:r w:rsidR="00832C67">
          <w:rPr>
            <w:noProof/>
            <w:webHidden/>
          </w:rPr>
          <w:fldChar w:fldCharType="separate"/>
        </w:r>
        <w:r w:rsidR="00832C67">
          <w:rPr>
            <w:noProof/>
            <w:webHidden/>
          </w:rPr>
          <w:t>17</w:t>
        </w:r>
        <w:r w:rsidR="00832C67">
          <w:rPr>
            <w:noProof/>
            <w:webHidden/>
          </w:rPr>
          <w:fldChar w:fldCharType="end"/>
        </w:r>
      </w:hyperlink>
    </w:p>
    <w:p w14:paraId="4E9B7617"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3" w:history="1">
        <w:r w:rsidR="00832C67" w:rsidRPr="00625688">
          <w:rPr>
            <w:rStyle w:val="Hyperlink"/>
            <w:noProof/>
          </w:rPr>
          <w:t>Gambar 3.7 Alur Pengujian Akurasi Kesalahan Sistem</w:t>
        </w:r>
        <w:r w:rsidR="00832C67">
          <w:rPr>
            <w:noProof/>
            <w:webHidden/>
          </w:rPr>
          <w:tab/>
        </w:r>
        <w:r w:rsidR="00832C67">
          <w:rPr>
            <w:noProof/>
            <w:webHidden/>
          </w:rPr>
          <w:fldChar w:fldCharType="begin"/>
        </w:r>
        <w:r w:rsidR="00832C67">
          <w:rPr>
            <w:noProof/>
            <w:webHidden/>
          </w:rPr>
          <w:instrText xml:space="preserve"> PAGEREF _Toc39071993 \h </w:instrText>
        </w:r>
        <w:r w:rsidR="00832C67">
          <w:rPr>
            <w:noProof/>
            <w:webHidden/>
          </w:rPr>
        </w:r>
        <w:r w:rsidR="00832C67">
          <w:rPr>
            <w:noProof/>
            <w:webHidden/>
          </w:rPr>
          <w:fldChar w:fldCharType="separate"/>
        </w:r>
        <w:r w:rsidR="00832C67">
          <w:rPr>
            <w:noProof/>
            <w:webHidden/>
          </w:rPr>
          <w:t>19</w:t>
        </w:r>
        <w:r w:rsidR="00832C67">
          <w:rPr>
            <w:noProof/>
            <w:webHidden/>
          </w:rPr>
          <w:fldChar w:fldCharType="end"/>
        </w:r>
      </w:hyperlink>
    </w:p>
    <w:p w14:paraId="3D0E31D6"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4" w:history="1">
        <w:r w:rsidR="00832C67" w:rsidRPr="00625688">
          <w:rPr>
            <w:rStyle w:val="Hyperlink"/>
            <w:noProof/>
          </w:rPr>
          <w:t>Gambar 3.8 Pembagian Sub Lokasi</w:t>
        </w:r>
        <w:r w:rsidR="00832C67">
          <w:rPr>
            <w:noProof/>
            <w:webHidden/>
          </w:rPr>
          <w:tab/>
        </w:r>
        <w:r w:rsidR="00832C67">
          <w:rPr>
            <w:noProof/>
            <w:webHidden/>
          </w:rPr>
          <w:fldChar w:fldCharType="begin"/>
        </w:r>
        <w:r w:rsidR="00832C67">
          <w:rPr>
            <w:noProof/>
            <w:webHidden/>
          </w:rPr>
          <w:instrText xml:space="preserve"> PAGEREF _Toc39071994 \h </w:instrText>
        </w:r>
        <w:r w:rsidR="00832C67">
          <w:rPr>
            <w:noProof/>
            <w:webHidden/>
          </w:rPr>
        </w:r>
        <w:r w:rsidR="00832C67">
          <w:rPr>
            <w:noProof/>
            <w:webHidden/>
          </w:rPr>
          <w:fldChar w:fldCharType="separate"/>
        </w:r>
        <w:r w:rsidR="00832C67">
          <w:rPr>
            <w:noProof/>
            <w:webHidden/>
          </w:rPr>
          <w:t>21</w:t>
        </w:r>
        <w:r w:rsidR="00832C67">
          <w:rPr>
            <w:noProof/>
            <w:webHidden/>
          </w:rPr>
          <w:fldChar w:fldCharType="end"/>
        </w:r>
      </w:hyperlink>
    </w:p>
    <w:p w14:paraId="649AC4A5"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5" w:history="1">
        <w:r w:rsidR="00832C67" w:rsidRPr="00625688">
          <w:rPr>
            <w:rStyle w:val="Hyperlink"/>
            <w:noProof/>
          </w:rPr>
          <w:t>Gambar 3.9 Alur Pengujian Akurasi Kesalahan Sub Lokasi</w:t>
        </w:r>
        <w:r w:rsidR="00832C67">
          <w:rPr>
            <w:noProof/>
            <w:webHidden/>
          </w:rPr>
          <w:tab/>
        </w:r>
        <w:r w:rsidR="00832C67">
          <w:rPr>
            <w:noProof/>
            <w:webHidden/>
          </w:rPr>
          <w:fldChar w:fldCharType="begin"/>
        </w:r>
        <w:r w:rsidR="00832C67">
          <w:rPr>
            <w:noProof/>
            <w:webHidden/>
          </w:rPr>
          <w:instrText xml:space="preserve"> PAGEREF _Toc39071995 \h </w:instrText>
        </w:r>
        <w:r w:rsidR="00832C67">
          <w:rPr>
            <w:noProof/>
            <w:webHidden/>
          </w:rPr>
        </w:r>
        <w:r w:rsidR="00832C67">
          <w:rPr>
            <w:noProof/>
            <w:webHidden/>
          </w:rPr>
          <w:fldChar w:fldCharType="separate"/>
        </w:r>
        <w:r w:rsidR="00832C67">
          <w:rPr>
            <w:noProof/>
            <w:webHidden/>
          </w:rPr>
          <w:t>22</w:t>
        </w:r>
        <w:r w:rsidR="00832C67">
          <w:rPr>
            <w:noProof/>
            <w:webHidden/>
          </w:rPr>
          <w:fldChar w:fldCharType="end"/>
        </w:r>
      </w:hyperlink>
    </w:p>
    <w:p w14:paraId="2076C8FB"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6" w:history="1">
        <w:r w:rsidR="00832C67" w:rsidRPr="00625688">
          <w:rPr>
            <w:rStyle w:val="Hyperlink"/>
            <w:noProof/>
          </w:rPr>
          <w:t>Gambar 5.1 Menjalankan server</w:t>
        </w:r>
        <w:r w:rsidR="00832C67">
          <w:rPr>
            <w:noProof/>
            <w:webHidden/>
          </w:rPr>
          <w:tab/>
        </w:r>
        <w:r w:rsidR="00832C67">
          <w:rPr>
            <w:noProof/>
            <w:webHidden/>
          </w:rPr>
          <w:fldChar w:fldCharType="begin"/>
        </w:r>
        <w:r w:rsidR="00832C67">
          <w:rPr>
            <w:noProof/>
            <w:webHidden/>
          </w:rPr>
          <w:instrText xml:space="preserve"> PAGEREF _Toc39071996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08091343"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7" w:history="1">
        <w:r w:rsidR="00832C67" w:rsidRPr="00625688">
          <w:rPr>
            <w:rStyle w:val="Hyperlink"/>
            <w:noProof/>
          </w:rPr>
          <w:t xml:space="preserve">Gambar 5.2 Server menampilkan lokasi </w:t>
        </w:r>
        <w:r w:rsidR="00832C67" w:rsidRPr="00625688">
          <w:rPr>
            <w:rStyle w:val="Hyperlink"/>
            <w:i/>
            <w:noProof/>
          </w:rPr>
          <w:t>passive tag</w:t>
        </w:r>
        <w:r w:rsidR="00832C67" w:rsidRPr="00625688">
          <w:rPr>
            <w:rStyle w:val="Hyperlink"/>
            <w:noProof/>
          </w:rPr>
          <w:t xml:space="preserve"> pada Ruang 1</w:t>
        </w:r>
        <w:r w:rsidR="00832C67">
          <w:rPr>
            <w:noProof/>
            <w:webHidden/>
          </w:rPr>
          <w:tab/>
        </w:r>
        <w:r w:rsidR="00832C67">
          <w:rPr>
            <w:noProof/>
            <w:webHidden/>
          </w:rPr>
          <w:fldChar w:fldCharType="begin"/>
        </w:r>
        <w:r w:rsidR="00832C67">
          <w:rPr>
            <w:noProof/>
            <w:webHidden/>
          </w:rPr>
          <w:instrText xml:space="preserve"> PAGEREF _Toc39071997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5F34AF27"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8" w:history="1">
        <w:r w:rsidR="00832C67" w:rsidRPr="00625688">
          <w:rPr>
            <w:rStyle w:val="Hyperlink"/>
            <w:noProof/>
          </w:rPr>
          <w:t xml:space="preserve">Gambar 5.3 Server menampilkan lokasi </w:t>
        </w:r>
        <w:r w:rsidR="00832C67" w:rsidRPr="00625688">
          <w:rPr>
            <w:rStyle w:val="Hyperlink"/>
            <w:i/>
            <w:noProof/>
          </w:rPr>
          <w:t xml:space="preserve">passive tag </w:t>
        </w:r>
        <w:r w:rsidR="00832C67" w:rsidRPr="00625688">
          <w:rPr>
            <w:rStyle w:val="Hyperlink"/>
            <w:noProof/>
          </w:rPr>
          <w:t>pada lorong</w:t>
        </w:r>
        <w:r w:rsidR="00832C67">
          <w:rPr>
            <w:noProof/>
            <w:webHidden/>
          </w:rPr>
          <w:tab/>
        </w:r>
        <w:r w:rsidR="00832C67">
          <w:rPr>
            <w:noProof/>
            <w:webHidden/>
          </w:rPr>
          <w:fldChar w:fldCharType="begin"/>
        </w:r>
        <w:r w:rsidR="00832C67">
          <w:rPr>
            <w:noProof/>
            <w:webHidden/>
          </w:rPr>
          <w:instrText xml:space="preserve"> PAGEREF _Toc39071998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033065C1"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1999" w:history="1">
        <w:r w:rsidR="00832C67" w:rsidRPr="00625688">
          <w:rPr>
            <w:rStyle w:val="Hyperlink"/>
            <w:noProof/>
          </w:rPr>
          <w:t>Gambar 5.4 Hasil Perhitungan Akurasi Kesalahan Sistem</w:t>
        </w:r>
        <w:r w:rsidR="00832C67">
          <w:rPr>
            <w:noProof/>
            <w:webHidden/>
          </w:rPr>
          <w:tab/>
        </w:r>
        <w:r w:rsidR="00832C67">
          <w:rPr>
            <w:noProof/>
            <w:webHidden/>
          </w:rPr>
          <w:fldChar w:fldCharType="begin"/>
        </w:r>
        <w:r w:rsidR="00832C67">
          <w:rPr>
            <w:noProof/>
            <w:webHidden/>
          </w:rPr>
          <w:instrText xml:space="preserve"> PAGEREF _Toc39071999 \h </w:instrText>
        </w:r>
        <w:r w:rsidR="00832C67">
          <w:rPr>
            <w:noProof/>
            <w:webHidden/>
          </w:rPr>
        </w:r>
        <w:r w:rsidR="00832C67">
          <w:rPr>
            <w:noProof/>
            <w:webHidden/>
          </w:rPr>
          <w:fldChar w:fldCharType="separate"/>
        </w:r>
        <w:r w:rsidR="00832C67">
          <w:rPr>
            <w:noProof/>
            <w:webHidden/>
          </w:rPr>
          <w:t>46</w:t>
        </w:r>
        <w:r w:rsidR="00832C67">
          <w:rPr>
            <w:noProof/>
            <w:webHidden/>
          </w:rPr>
          <w:fldChar w:fldCharType="end"/>
        </w:r>
      </w:hyperlink>
    </w:p>
    <w:p w14:paraId="72BC56E1"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000" w:history="1">
        <w:r w:rsidR="00832C67" w:rsidRPr="00625688">
          <w:rPr>
            <w:rStyle w:val="Hyperlink"/>
            <w:noProof/>
          </w:rPr>
          <w:t>Gambar 5.5 Hasil Perhitungan akurasi sistem pada tiap sub lokasi</w:t>
        </w:r>
        <w:r w:rsidR="00832C67">
          <w:rPr>
            <w:noProof/>
            <w:webHidden/>
          </w:rPr>
          <w:tab/>
        </w:r>
        <w:r w:rsidR="00832C67">
          <w:rPr>
            <w:noProof/>
            <w:webHidden/>
          </w:rPr>
          <w:fldChar w:fldCharType="begin"/>
        </w:r>
        <w:r w:rsidR="00832C67">
          <w:rPr>
            <w:noProof/>
            <w:webHidden/>
          </w:rPr>
          <w:instrText xml:space="preserve"> PAGEREF _Toc39072000 \h </w:instrText>
        </w:r>
        <w:r w:rsidR="00832C67">
          <w:rPr>
            <w:noProof/>
            <w:webHidden/>
          </w:rPr>
        </w:r>
        <w:r w:rsidR="00832C67">
          <w:rPr>
            <w:noProof/>
            <w:webHidden/>
          </w:rPr>
          <w:fldChar w:fldCharType="separate"/>
        </w:r>
        <w:r w:rsidR="00832C67">
          <w:rPr>
            <w:noProof/>
            <w:webHidden/>
          </w:rPr>
          <w:t>50</w:t>
        </w:r>
        <w:r w:rsidR="00832C67">
          <w:rPr>
            <w:noProof/>
            <w:webHidden/>
          </w:rPr>
          <w:fldChar w:fldCharType="end"/>
        </w:r>
      </w:hyperlink>
    </w:p>
    <w:p w14:paraId="3E5DF7AB"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001" w:history="1">
        <w:r w:rsidR="00832C67" w:rsidRPr="00625688">
          <w:rPr>
            <w:rStyle w:val="Hyperlink"/>
            <w:noProof/>
          </w:rPr>
          <w:t>Gambar 5.6 Grafik akurasi kesalahan pada tiap sub lokasi</w:t>
        </w:r>
        <w:r w:rsidR="00832C67">
          <w:rPr>
            <w:noProof/>
            <w:webHidden/>
          </w:rPr>
          <w:tab/>
        </w:r>
        <w:r w:rsidR="00832C67">
          <w:rPr>
            <w:noProof/>
            <w:webHidden/>
          </w:rPr>
          <w:fldChar w:fldCharType="begin"/>
        </w:r>
        <w:r w:rsidR="00832C67">
          <w:rPr>
            <w:noProof/>
            <w:webHidden/>
          </w:rPr>
          <w:instrText xml:space="preserve"> PAGEREF _Toc39072001 \h </w:instrText>
        </w:r>
        <w:r w:rsidR="00832C67">
          <w:rPr>
            <w:noProof/>
            <w:webHidden/>
          </w:rPr>
        </w:r>
        <w:r w:rsidR="00832C67">
          <w:rPr>
            <w:noProof/>
            <w:webHidden/>
          </w:rPr>
          <w:fldChar w:fldCharType="separate"/>
        </w:r>
        <w:r w:rsidR="00832C67">
          <w:rPr>
            <w:noProof/>
            <w:webHidden/>
          </w:rPr>
          <w:t>50</w:t>
        </w:r>
        <w:r w:rsidR="00832C67">
          <w:rPr>
            <w:noProof/>
            <w:webHidden/>
          </w:rPr>
          <w:fldChar w:fldCharType="end"/>
        </w:r>
      </w:hyperlink>
    </w:p>
    <w:p w14:paraId="35F32454"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002" w:history="1">
        <w:r w:rsidR="00832C67" w:rsidRPr="00625688">
          <w:rPr>
            <w:rStyle w:val="Hyperlink"/>
            <w:noProof/>
          </w:rPr>
          <w:t>Gambar 5.7 Denah Sub Lokasi Beserta Akurasi Kesalahannya</w:t>
        </w:r>
        <w:r w:rsidR="00832C67">
          <w:rPr>
            <w:noProof/>
            <w:webHidden/>
          </w:rPr>
          <w:tab/>
        </w:r>
        <w:r w:rsidR="00832C67">
          <w:rPr>
            <w:noProof/>
            <w:webHidden/>
          </w:rPr>
          <w:fldChar w:fldCharType="begin"/>
        </w:r>
        <w:r w:rsidR="00832C67">
          <w:rPr>
            <w:noProof/>
            <w:webHidden/>
          </w:rPr>
          <w:instrText xml:space="preserve"> PAGEREF _Toc39072002 \h </w:instrText>
        </w:r>
        <w:r w:rsidR="00832C67">
          <w:rPr>
            <w:noProof/>
            <w:webHidden/>
          </w:rPr>
        </w:r>
        <w:r w:rsidR="00832C67">
          <w:rPr>
            <w:noProof/>
            <w:webHidden/>
          </w:rPr>
          <w:fldChar w:fldCharType="separate"/>
        </w:r>
        <w:r w:rsidR="00832C67">
          <w:rPr>
            <w:noProof/>
            <w:webHidden/>
          </w:rPr>
          <w:t>51</w:t>
        </w:r>
        <w:r w:rsidR="00832C67">
          <w:rPr>
            <w:noProof/>
            <w:webHidden/>
          </w:rPr>
          <w:fldChar w:fldCharType="end"/>
        </w:r>
      </w:hyperlink>
    </w:p>
    <w:p w14:paraId="4BC56FC0"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003" w:history="1">
        <w:r w:rsidR="00832C67" w:rsidRPr="00625688">
          <w:rPr>
            <w:rStyle w:val="Hyperlink"/>
            <w:noProof/>
          </w:rPr>
          <w:t xml:space="preserve">Gambar 5.8 Jangkauan Sinyal saat </w:t>
        </w:r>
        <w:r w:rsidR="00832C67" w:rsidRPr="00625688">
          <w:rPr>
            <w:rStyle w:val="Hyperlink"/>
            <w:i/>
            <w:noProof/>
          </w:rPr>
          <w:t xml:space="preserve">passive tag </w:t>
        </w:r>
        <w:r w:rsidR="00832C67" w:rsidRPr="00625688">
          <w:rPr>
            <w:rStyle w:val="Hyperlink"/>
            <w:noProof/>
          </w:rPr>
          <w:t>di Ruang 1</w:t>
        </w:r>
        <w:r w:rsidR="00832C67">
          <w:rPr>
            <w:noProof/>
            <w:webHidden/>
          </w:rPr>
          <w:tab/>
        </w:r>
        <w:r w:rsidR="00832C67">
          <w:rPr>
            <w:noProof/>
            <w:webHidden/>
          </w:rPr>
          <w:fldChar w:fldCharType="begin"/>
        </w:r>
        <w:r w:rsidR="00832C67">
          <w:rPr>
            <w:noProof/>
            <w:webHidden/>
          </w:rPr>
          <w:instrText xml:space="preserve"> PAGEREF _Toc39072003 \h </w:instrText>
        </w:r>
        <w:r w:rsidR="00832C67">
          <w:rPr>
            <w:noProof/>
            <w:webHidden/>
          </w:rPr>
        </w:r>
        <w:r w:rsidR="00832C67">
          <w:rPr>
            <w:noProof/>
            <w:webHidden/>
          </w:rPr>
          <w:fldChar w:fldCharType="separate"/>
        </w:r>
        <w:r w:rsidR="00832C67">
          <w:rPr>
            <w:noProof/>
            <w:webHidden/>
          </w:rPr>
          <w:t>52</w:t>
        </w:r>
        <w:r w:rsidR="00832C67">
          <w:rPr>
            <w:noProof/>
            <w:webHidden/>
          </w:rPr>
          <w:fldChar w:fldCharType="end"/>
        </w:r>
      </w:hyperlink>
    </w:p>
    <w:p w14:paraId="705CEC4B" w14:textId="77777777" w:rsidR="00832C67" w:rsidRDefault="00F60633">
      <w:pPr>
        <w:pStyle w:val="TableofFigures"/>
        <w:tabs>
          <w:tab w:val="right" w:leader="dot" w:pos="7927"/>
        </w:tabs>
        <w:rPr>
          <w:rFonts w:asciiTheme="minorHAnsi" w:eastAsiaTheme="minorEastAsia" w:hAnsiTheme="minorHAnsi" w:cstheme="minorBidi"/>
          <w:noProof/>
          <w:sz w:val="22"/>
          <w:lang w:eastAsia="id-ID"/>
        </w:rPr>
      </w:pPr>
      <w:hyperlink w:anchor="_Toc39072004" w:history="1">
        <w:r w:rsidR="00832C67" w:rsidRPr="00625688">
          <w:rPr>
            <w:rStyle w:val="Hyperlink"/>
            <w:noProof/>
          </w:rPr>
          <w:t xml:space="preserve">Gambar 5.9 Jangkauan Sinyal saat </w:t>
        </w:r>
        <w:r w:rsidR="00832C67" w:rsidRPr="00625688">
          <w:rPr>
            <w:rStyle w:val="Hyperlink"/>
            <w:i/>
            <w:noProof/>
          </w:rPr>
          <w:t xml:space="preserve">passive tag </w:t>
        </w:r>
        <w:r w:rsidR="00832C67" w:rsidRPr="00625688">
          <w:rPr>
            <w:rStyle w:val="Hyperlink"/>
            <w:noProof/>
          </w:rPr>
          <w:t>di Lorong</w:t>
        </w:r>
        <w:r w:rsidR="00832C67">
          <w:rPr>
            <w:noProof/>
            <w:webHidden/>
          </w:rPr>
          <w:tab/>
        </w:r>
        <w:r w:rsidR="00832C67">
          <w:rPr>
            <w:noProof/>
            <w:webHidden/>
          </w:rPr>
          <w:fldChar w:fldCharType="begin"/>
        </w:r>
        <w:r w:rsidR="00832C67">
          <w:rPr>
            <w:noProof/>
            <w:webHidden/>
          </w:rPr>
          <w:instrText xml:space="preserve"> PAGEREF _Toc39072004 \h </w:instrText>
        </w:r>
        <w:r w:rsidR="00832C67">
          <w:rPr>
            <w:noProof/>
            <w:webHidden/>
          </w:rPr>
        </w:r>
        <w:r w:rsidR="00832C67">
          <w:rPr>
            <w:noProof/>
            <w:webHidden/>
          </w:rPr>
          <w:fldChar w:fldCharType="separate"/>
        </w:r>
        <w:r w:rsidR="00832C67">
          <w:rPr>
            <w:noProof/>
            <w:webHidden/>
          </w:rPr>
          <w:t>52</w:t>
        </w:r>
        <w:r w:rsidR="00832C67">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39072149"/>
      <w:r>
        <w:rPr>
          <w:caps w:val="0"/>
        </w:rPr>
        <w:lastRenderedPageBreak/>
        <w:t>DAFTAR LAMPIRAN</w:t>
      </w:r>
      <w:bookmarkEnd w:id="8"/>
      <w:bookmarkEnd w:id="7"/>
      <w:bookmarkEnd w:id="11"/>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F60633">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F60633">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F60633">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F60633">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F60633">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F60633">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F60633">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39072150"/>
      <w:r>
        <w:rPr>
          <w:caps w:val="0"/>
          <w:lang w:val="en-US"/>
        </w:rPr>
        <w:lastRenderedPageBreak/>
        <w:t>PENDAHULUAN</w:t>
      </w:r>
      <w:bookmarkEnd w:id="12"/>
    </w:p>
    <w:p w14:paraId="07D6F6A5" w14:textId="1CA1318B" w:rsidR="005B7834" w:rsidRDefault="0073645E" w:rsidP="005B7834">
      <w:pPr>
        <w:pStyle w:val="Heading2"/>
      </w:pPr>
      <w:bookmarkStart w:id="13" w:name="_Toc39072151"/>
      <w:r>
        <w:t xml:space="preserve">Latar </w:t>
      </w:r>
      <w:r>
        <w:rPr>
          <w:lang w:val="en-US"/>
        </w:rPr>
        <w:t>B</w:t>
      </w:r>
      <w:r w:rsidR="005B7834">
        <w:t>elakang</w:t>
      </w:r>
      <w:bookmarkEnd w:id="13"/>
    </w:p>
    <w:p w14:paraId="0E5E58D9" w14:textId="62B1EC0F"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w:t>
      </w:r>
      <w:r w:rsidR="00EA40F6">
        <w:t xml:space="preserve"> </w:t>
      </w:r>
      <w:r w:rsidR="00EA40F6">
        <w:fldChar w:fldCharType="begin" w:fldLock="1"/>
      </w:r>
      <w:r w:rsidR="000E43DE">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EA40F6">
        <w:fldChar w:fldCharType="separate"/>
      </w:r>
      <w:r w:rsidR="00EA40F6" w:rsidRPr="00EA40F6">
        <w:rPr>
          <w:noProof/>
        </w:rPr>
        <w:t xml:space="preserve">(Brena </w:t>
      </w:r>
      <w:r w:rsidR="00EA40F6" w:rsidRPr="00EA40F6">
        <w:rPr>
          <w:i/>
          <w:noProof/>
        </w:rPr>
        <w:t>et al.</w:t>
      </w:r>
      <w:r w:rsidR="00EA40F6" w:rsidRPr="00EA40F6">
        <w:rPr>
          <w:noProof/>
        </w:rPr>
        <w:t>, 2017)</w:t>
      </w:r>
      <w:r w:rsidR="00EA40F6">
        <w:fldChar w:fldCharType="end"/>
      </w:r>
      <w:r w:rsidR="00A13DD4">
        <w:t>.</w:t>
      </w:r>
      <w:r w:rsidR="00763C74">
        <w:t xml:space="preserve"> Oleh karena itu, dalam penentuan lokasi dalam ruangan atau gedung digunakan teknologi nirkabel seperti WiFi dan Bluetooth.</w:t>
      </w:r>
      <w:r w:rsidR="00CE4C56">
        <w:fldChar w:fldCharType="begin" w:fldLock="1"/>
      </w:r>
      <w:r w:rsidR="00CE4C56">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CE4C56">
        <w:fldChar w:fldCharType="separate"/>
      </w:r>
      <w:r w:rsidR="00CE4C56" w:rsidRPr="00CE4C56">
        <w:rPr>
          <w:noProof/>
        </w:rPr>
        <w:t>(Zafari, Gkelias and Leung, 2019)</w:t>
      </w:r>
      <w:r w:rsidR="00CE4C56">
        <w:fldChar w:fldCharType="end"/>
      </w:r>
      <w:r w:rsidR="00D83C81">
        <w:t>.</w:t>
      </w:r>
    </w:p>
    <w:p w14:paraId="4EE91CE5" w14:textId="2999C7C4"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EA40F6">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002DE6">
        <w:fldChar w:fldCharType="separate"/>
      </w:r>
      <w:r w:rsidR="00002DE6" w:rsidRPr="00002DE6">
        <w:rPr>
          <w:noProof/>
        </w:rPr>
        <w:t xml:space="preserve">(Subedi </w:t>
      </w:r>
      <w:r w:rsidR="00B80779">
        <w:rPr>
          <w:noProof/>
        </w:rPr>
        <w:t>dan</w:t>
      </w:r>
      <w:r w:rsidR="00002DE6" w:rsidRPr="00002DE6">
        <w:rPr>
          <w:noProof/>
        </w:rPr>
        <w:t xml:space="preserve">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EA40F6">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 xml:space="preserve">(Subedi </w:t>
      </w:r>
      <w:r w:rsidR="00B80779">
        <w:rPr>
          <w:noProof/>
        </w:rPr>
        <w:t>dan</w:t>
      </w:r>
      <w:r w:rsidR="00591579" w:rsidRPr="00591579">
        <w:rPr>
          <w:noProof/>
        </w:rPr>
        <w:t xml:space="preserve">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059D88E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EA40F6">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w:t>
      </w:r>
      <w:r w:rsidR="00B80779">
        <w:rPr>
          <w:noProof/>
        </w:rPr>
        <w:t>dan</w:t>
      </w:r>
      <w:r w:rsidR="005119AB" w:rsidRPr="005119AB">
        <w:rPr>
          <w:noProof/>
        </w:rPr>
        <w:t xml:space="preserve">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r w:rsidR="00035198">
        <w:t>Keunggulan lain dari BLE adalah ukuran perangkat yang kecil</w:t>
      </w:r>
      <w:r w:rsidR="00B110F5">
        <w:t xml:space="preserve"> dib</w:t>
      </w:r>
      <w:r w:rsidR="00B80779">
        <w:t>dan</w:t>
      </w:r>
      <w:r w:rsidR="00B110F5">
        <w:t>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1FEA8D53"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w:t>
      </w:r>
      <w:r w:rsidR="00CE4C56">
        <w:fldChar w:fldCharType="begin" w:fldLock="1"/>
      </w:r>
      <w:r w:rsidR="00CE4C56">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CE4C56">
        <w:fldChar w:fldCharType="separate"/>
      </w:r>
      <w:r w:rsidR="00CE4C56" w:rsidRPr="00CE4C56">
        <w:rPr>
          <w:noProof/>
        </w:rPr>
        <w:t>(Zafari, Gkelias and Leung, 2019)</w:t>
      </w:r>
      <w:r w:rsidR="00CE4C56">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 xml:space="preserve">Untuk itulah diperlukan konsep lain yang dapat mengatasi permasalahan </w:t>
      </w:r>
      <w:commentRangeStart w:id="14"/>
      <w:r w:rsidR="000B6C7A">
        <w:t>ter</w:t>
      </w:r>
      <w:r w:rsidR="007E3DC8">
        <w:t>s</w:t>
      </w:r>
      <w:r w:rsidR="000B6C7A">
        <w:t>ebut</w:t>
      </w:r>
      <w:commentRangeEnd w:id="14"/>
      <w:r w:rsidR="00C72164">
        <w:rPr>
          <w:rStyle w:val="CommentReference"/>
        </w:rPr>
        <w:commentReference w:id="14"/>
      </w:r>
      <w:r w:rsidR="000B6C7A">
        <w:t>.</w:t>
      </w:r>
    </w:p>
    <w:p w14:paraId="70EA78DE" w14:textId="4FF1FE1D" w:rsidR="00787F46" w:rsidRDefault="007E3DC8" w:rsidP="00EB54DB">
      <w:pPr>
        <w:pStyle w:val="BodyTextFirstIndent"/>
      </w:pPr>
      <w:r>
        <w:t xml:space="preserve">Berdasarkan permasalahan di atas, pada penelitian ini penulis menawarkan solusi untuk mengatasi permasalahan pada konsep DBL, yakni dengan mengimplementasikan </w:t>
      </w:r>
      <w:r>
        <w:rPr>
          <w:i/>
        </w:rPr>
        <w:t>indoor localization</w:t>
      </w:r>
      <w:r>
        <w:t xml:space="preserve"> menggunakan metode </w:t>
      </w:r>
      <w:r>
        <w:rPr>
          <w:i/>
        </w:rPr>
        <w:t>fingerprinting</w:t>
      </w:r>
      <w:r>
        <w:t xml:space="preserve"> dengan teknologi </w:t>
      </w:r>
      <w:r>
        <w:rPr>
          <w:i/>
        </w:rPr>
        <w:t xml:space="preserve">Bluetooth Low Energy </w:t>
      </w:r>
      <w:r>
        <w:t xml:space="preserve">berbasis </w:t>
      </w:r>
      <w:r>
        <w:rPr>
          <w:i/>
        </w:rPr>
        <w:t xml:space="preserve">Monitor Based Localization </w:t>
      </w:r>
      <w:r>
        <w:t>(MBL)</w:t>
      </w:r>
      <w:r w:rsidR="00BB4373">
        <w:t xml:space="preserve">. </w:t>
      </w:r>
      <w:r>
        <w:t>Konsep MBL adalah konsep dimana perangkat yang dilacak hanya memancarkan sinyal secara simultan, sedangkan komponen lain yang akan melakukan proses penentuan lokasi</w:t>
      </w:r>
      <w:r w:rsidR="00E15A35">
        <w:t xml:space="preserve">. </w:t>
      </w:r>
      <w:r>
        <w:t>Konsep MBL bekerja dengan menggunakan setidaknya</w:t>
      </w:r>
      <w:r w:rsidR="00E15A35">
        <w:t xml:space="preserve"> </w:t>
      </w:r>
      <w:r w:rsidR="00BB4373">
        <w:t xml:space="preserve">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w:t>
      </w:r>
      <w:r w:rsidR="009850C3">
        <w:t>klasifikasikan</w:t>
      </w:r>
      <w:r w:rsidR="00BB4373">
        <w:t xml:space="preserve">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15" w:name="_Toc39072152"/>
      <w:r>
        <w:t>Identifikasi Masalah</w:t>
      </w:r>
      <w:bookmarkEnd w:id="15"/>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418992F2" w14:textId="1C06DF93" w:rsidR="00AA0E87"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w:t>
      </w:r>
      <w:r>
        <w:lastRenderedPageBreak/>
        <w:t xml:space="preserve">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16B442F1" w14:textId="0B4E5427" w:rsidR="005B7834" w:rsidRDefault="005B7834" w:rsidP="0073645E">
      <w:pPr>
        <w:pStyle w:val="Heading2"/>
      </w:pPr>
      <w:bookmarkStart w:id="16" w:name="_Toc39072153"/>
      <w:r w:rsidRPr="005D48D2">
        <w:t xml:space="preserve">Rumusan </w:t>
      </w:r>
      <w:r w:rsidR="0073645E">
        <w:rPr>
          <w:lang w:val="en-US"/>
        </w:rPr>
        <w:t>M</w:t>
      </w:r>
      <w:r w:rsidRPr="005D48D2">
        <w:t>asalah</w:t>
      </w:r>
      <w:bookmarkEnd w:id="16"/>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6FE076C"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w:t>
      </w:r>
      <w:r w:rsidR="009C1E44">
        <w:rPr>
          <w:lang w:val="id-ID"/>
        </w:rPr>
        <w:t>penentuan</w:t>
      </w:r>
      <w:r>
        <w:rPr>
          <w:lang w:val="id-ID"/>
        </w:rPr>
        <w:t xml:space="preserve">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17" w:name="_Toc39072154"/>
      <w:r>
        <w:t>Tujuan</w:t>
      </w:r>
      <w:bookmarkEnd w:id="17"/>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18" w:name="_Toc39072155"/>
      <w:r>
        <w:t>Manfaat</w:t>
      </w:r>
      <w:bookmarkEnd w:id="18"/>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lastRenderedPageBreak/>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19" w:name="_Toc39072156"/>
      <w:r>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0" w:name="_Toc39072157"/>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223D3E13" w:rsidR="0028749A" w:rsidRDefault="0028749A" w:rsidP="0028749A">
      <w:pPr>
        <w:pStyle w:val="BodyTextFirstIndent"/>
        <w:ind w:left="284" w:firstLine="0"/>
        <w:rPr>
          <w:b/>
        </w:rPr>
      </w:pPr>
      <w:r>
        <w:rPr>
          <w:b/>
        </w:rPr>
        <w:t>BAB II L</w:t>
      </w:r>
      <w:r w:rsidR="00B80779">
        <w:rPr>
          <w:b/>
        </w:rPr>
        <w:t>DAN</w:t>
      </w:r>
      <w:r>
        <w:rPr>
          <w:b/>
        </w:rPr>
        <w:t>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lastRenderedPageBreak/>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0B4A9833" w:rsidR="00C533E2" w:rsidRDefault="00454EEA" w:rsidP="00086E8C">
      <w:pPr>
        <w:pStyle w:val="Heading1"/>
        <w:rPr>
          <w:lang w:val="en-US"/>
        </w:rPr>
      </w:pPr>
      <w:bookmarkStart w:id="21" w:name="_Toc39072158"/>
      <w:r>
        <w:rPr>
          <w:lang w:val="en-US"/>
        </w:rPr>
        <w:lastRenderedPageBreak/>
        <w:t>L</w:t>
      </w:r>
      <w:r w:rsidR="00B80779">
        <w:rPr>
          <w:lang w:val="en-US"/>
        </w:rPr>
        <w:t>AN</w:t>
      </w:r>
      <w:r w:rsidR="00EA40F6">
        <w:t>D</w:t>
      </w:r>
      <w:r>
        <w:rPr>
          <w:lang w:val="en-US"/>
        </w:rPr>
        <w:t>ASAN KEPUSTAKAAN</w:t>
      </w:r>
      <w:bookmarkEnd w:id="21"/>
    </w:p>
    <w:p w14:paraId="2366B678" w14:textId="71F2C92D" w:rsidR="00411BCC" w:rsidRPr="00BC6433" w:rsidRDefault="00BC6433" w:rsidP="00BC6433">
      <w:pPr>
        <w:pStyle w:val="BodyText"/>
        <w:tabs>
          <w:tab w:val="left" w:pos="426"/>
        </w:tabs>
      </w:pPr>
      <w:r>
        <w:rPr>
          <w:lang w:val="en-US"/>
        </w:rPr>
        <w:tab/>
      </w:r>
      <w:r>
        <w:t>Pada Bab L</w:t>
      </w:r>
      <w:r w:rsidR="00B80779">
        <w:t>an</w:t>
      </w:r>
      <w:r w:rsidR="00EA40F6">
        <w:t>d</w:t>
      </w:r>
      <w:r>
        <w:t>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39072159"/>
      <w:bookmarkStart w:id="23" w:name="_Toc402485260"/>
      <w:r>
        <w:t xml:space="preserve">Kajian </w:t>
      </w:r>
      <w:commentRangeStart w:id="24"/>
      <w:r>
        <w:t>Pustaka</w:t>
      </w:r>
      <w:bookmarkEnd w:id="22"/>
      <w:commentRangeEnd w:id="24"/>
      <w:r w:rsidR="00DB7997">
        <w:rPr>
          <w:rStyle w:val="CommentReference"/>
          <w:rFonts w:eastAsia="Calibri" w:cs="Arial"/>
          <w:b w:val="0"/>
          <w:bCs w:val="0"/>
        </w:rPr>
        <w:commentReference w:id="24"/>
      </w:r>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AE9659F" w:rsidR="00412E83" w:rsidRDefault="00412E83" w:rsidP="00412E83">
      <w:pPr>
        <w:pStyle w:val="Caption"/>
      </w:pPr>
      <w:bookmarkStart w:id="25" w:name="_Toc39072121"/>
      <w:r>
        <w:t xml:space="preserve">Tabel </w:t>
      </w:r>
      <w:r w:rsidR="00DB4C21">
        <w:fldChar w:fldCharType="begin"/>
      </w:r>
      <w:r w:rsidR="00DB4C21">
        <w:instrText xml:space="preserve"> STYLEREF 1 \s </w:instrText>
      </w:r>
      <w:r w:rsidR="00DB4C21">
        <w:fldChar w:fldCharType="separate"/>
      </w:r>
      <w:r w:rsidR="00DB4C21">
        <w:rPr>
          <w:noProof/>
        </w:rPr>
        <w:t>2</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ajian Pustaka</w:t>
      </w:r>
      <w:bookmarkEnd w:id="25"/>
    </w:p>
    <w:tbl>
      <w:tblPr>
        <w:tblStyle w:val="TableGrid"/>
        <w:tblW w:w="7905" w:type="dxa"/>
        <w:tblLayout w:type="fixed"/>
        <w:tblLook w:val="04A0" w:firstRow="1" w:lastRow="0" w:firstColumn="1" w:lastColumn="0" w:noHBand="0" w:noVBand="1"/>
      </w:tblPr>
      <w:tblGrid>
        <w:gridCol w:w="502"/>
        <w:gridCol w:w="1994"/>
        <w:gridCol w:w="1752"/>
        <w:gridCol w:w="1904"/>
        <w:gridCol w:w="1753"/>
      </w:tblGrid>
      <w:tr w:rsidR="00412E83" w14:paraId="2C88FCCC" w14:textId="77777777" w:rsidTr="000E43DE">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1994"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52"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90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753"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0E43DE">
        <w:trPr>
          <w:trHeight w:val="2088"/>
        </w:trPr>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1994" w:type="dxa"/>
          </w:tcPr>
          <w:p w14:paraId="39628164" w14:textId="5C19FD4F" w:rsidR="00412E83" w:rsidRPr="00AE41A1" w:rsidRDefault="00EA40F6" w:rsidP="00EA40F6">
            <w:pPr>
              <w:pStyle w:val="BodyTextFirstIndent"/>
              <w:ind w:firstLine="0"/>
              <w:jc w:val="left"/>
              <w:rPr>
                <w:sz w:val="20"/>
                <w:szCs w:val="20"/>
              </w:rPr>
            </w:pPr>
            <w:r>
              <w:rPr>
                <w:sz w:val="20"/>
                <w:szCs w:val="20"/>
              </w:rPr>
              <w:t>Evolution of Indoor Positioning Technologies</w:t>
            </w:r>
            <w:r w:rsidR="000E43DE">
              <w:rPr>
                <w:sz w:val="20"/>
                <w:szCs w:val="20"/>
              </w:rPr>
              <w:t>: A Survey</w:t>
            </w:r>
          </w:p>
        </w:tc>
        <w:tc>
          <w:tcPr>
            <w:tcW w:w="1752" w:type="dxa"/>
          </w:tcPr>
          <w:p w14:paraId="130AA9BB" w14:textId="252089BD" w:rsidR="00412E83" w:rsidRPr="00AE41A1" w:rsidRDefault="000E43DE" w:rsidP="000E43DE">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sz w:val="20"/>
                <w:szCs w:val="20"/>
              </w:rPr>
              <w:fldChar w:fldCharType="separate"/>
            </w:r>
            <w:r w:rsidRPr="000E43DE">
              <w:rPr>
                <w:noProof/>
                <w:sz w:val="20"/>
                <w:szCs w:val="20"/>
              </w:rPr>
              <w:t xml:space="preserve">(Brena </w:t>
            </w:r>
            <w:r w:rsidRPr="000E43DE">
              <w:rPr>
                <w:i/>
                <w:noProof/>
                <w:sz w:val="20"/>
                <w:szCs w:val="20"/>
              </w:rPr>
              <w:t>et al.</w:t>
            </w:r>
            <w:r w:rsidRPr="000E43DE">
              <w:rPr>
                <w:noProof/>
                <w:sz w:val="20"/>
                <w:szCs w:val="20"/>
              </w:rPr>
              <w:t>, 2017)</w:t>
            </w:r>
            <w:r>
              <w:rPr>
                <w:sz w:val="20"/>
                <w:szCs w:val="20"/>
              </w:rPr>
              <w:fldChar w:fldCharType="end"/>
            </w:r>
          </w:p>
        </w:tc>
        <w:tc>
          <w:tcPr>
            <w:tcW w:w="1904" w:type="dxa"/>
          </w:tcPr>
          <w:p w14:paraId="1B1E1A97" w14:textId="52B72B5E" w:rsidR="00412E83" w:rsidRPr="000E43DE" w:rsidRDefault="000E43DE" w:rsidP="000E43DE">
            <w:pPr>
              <w:pStyle w:val="BodyTextFirstIndent"/>
              <w:ind w:firstLine="0"/>
              <w:jc w:val="left"/>
              <w:rPr>
                <w:i/>
                <w:sz w:val="20"/>
                <w:szCs w:val="20"/>
              </w:rPr>
            </w:pPr>
            <w:r>
              <w:rPr>
                <w:i/>
                <w:sz w:val="20"/>
                <w:szCs w:val="20"/>
              </w:rPr>
              <w:t>Survey</w:t>
            </w:r>
            <w:r>
              <w:rPr>
                <w:sz w:val="20"/>
                <w:szCs w:val="20"/>
              </w:rPr>
              <w:t xml:space="preserve"> </w:t>
            </w:r>
            <w:r>
              <w:rPr>
                <w:i/>
                <w:sz w:val="20"/>
                <w:szCs w:val="20"/>
              </w:rPr>
              <w:t>Paper</w:t>
            </w:r>
            <w:r>
              <w:rPr>
                <w:sz w:val="20"/>
                <w:szCs w:val="20"/>
              </w:rPr>
              <w:t xml:space="preserve"> mengenai berbagai teknologi, metode, dan algoritma yang digunakan untuk Sistem </w:t>
            </w:r>
            <w:r>
              <w:rPr>
                <w:i/>
                <w:sz w:val="20"/>
                <w:szCs w:val="20"/>
              </w:rPr>
              <w:t>Indoor Positioning/Localization</w:t>
            </w:r>
          </w:p>
        </w:tc>
        <w:tc>
          <w:tcPr>
            <w:tcW w:w="1753" w:type="dxa"/>
          </w:tcPr>
          <w:p w14:paraId="6CEEDA69" w14:textId="722B525A" w:rsidR="00412E83" w:rsidRPr="000E43DE" w:rsidRDefault="000E43DE" w:rsidP="000E43DE">
            <w:pPr>
              <w:pStyle w:val="BodyTextFirstIndent"/>
              <w:ind w:firstLine="0"/>
              <w:jc w:val="left"/>
              <w:rPr>
                <w:sz w:val="20"/>
                <w:szCs w:val="20"/>
              </w:rPr>
            </w:pPr>
            <w:r w:rsidRPr="000E43DE">
              <w:rPr>
                <w:sz w:val="20"/>
                <w:szCs w:val="20"/>
              </w:rPr>
              <w:t xml:space="preserve">Implementasi </w:t>
            </w:r>
            <w:r w:rsidRPr="000E43DE">
              <w:rPr>
                <w:i/>
                <w:sz w:val="20"/>
                <w:szCs w:val="20"/>
              </w:rPr>
              <w:t>Indoor Localization</w:t>
            </w:r>
            <w:r w:rsidRPr="000E43DE">
              <w:rPr>
                <w:sz w:val="20"/>
                <w:szCs w:val="20"/>
              </w:rPr>
              <w:t xml:space="preserve"> Menggunakan Metode </w:t>
            </w:r>
            <w:r w:rsidRPr="000E43DE">
              <w:rPr>
                <w:i/>
                <w:sz w:val="20"/>
                <w:szCs w:val="20"/>
              </w:rPr>
              <w:t>Fingerprinting</w:t>
            </w:r>
            <w:r w:rsidRPr="000E43DE">
              <w:rPr>
                <w:sz w:val="20"/>
                <w:szCs w:val="20"/>
              </w:rPr>
              <w:t xml:space="preserve"> Berjenis </w:t>
            </w:r>
            <w:r w:rsidRPr="000E43DE">
              <w:rPr>
                <w:i/>
                <w:sz w:val="20"/>
                <w:szCs w:val="20"/>
              </w:rPr>
              <w:t>Monitor Based Localization</w:t>
            </w:r>
            <w:r w:rsidRPr="000E43DE">
              <w:rPr>
                <w:sz w:val="20"/>
                <w:szCs w:val="20"/>
              </w:rPr>
              <w:t xml:space="preserve"> (MBL) Dengan Teknologi </w:t>
            </w:r>
            <w:r w:rsidRPr="000E43DE">
              <w:rPr>
                <w:i/>
                <w:sz w:val="20"/>
                <w:szCs w:val="20"/>
              </w:rPr>
              <w:t>Bluetooth Low Energy</w:t>
            </w:r>
            <w:r w:rsidRPr="000E43DE">
              <w:rPr>
                <w:sz w:val="20"/>
                <w:szCs w:val="20"/>
              </w:rPr>
              <w:t xml:space="preserve"> (BLE)</w:t>
            </w:r>
          </w:p>
        </w:tc>
      </w:tr>
      <w:tr w:rsidR="000E43DE" w14:paraId="321A796A" w14:textId="77777777" w:rsidTr="000E43DE">
        <w:tc>
          <w:tcPr>
            <w:tcW w:w="502" w:type="dxa"/>
          </w:tcPr>
          <w:p w14:paraId="14C02095" w14:textId="3CB0A1C3" w:rsidR="000E43DE" w:rsidRPr="00AE41A1" w:rsidRDefault="000E43DE" w:rsidP="000E43DE">
            <w:pPr>
              <w:pStyle w:val="BodyTextFirstIndent"/>
              <w:ind w:firstLine="0"/>
              <w:jc w:val="left"/>
              <w:rPr>
                <w:sz w:val="20"/>
                <w:szCs w:val="20"/>
              </w:rPr>
            </w:pPr>
            <w:r>
              <w:rPr>
                <w:sz w:val="20"/>
                <w:szCs w:val="20"/>
              </w:rPr>
              <w:t>2.</w:t>
            </w:r>
          </w:p>
        </w:tc>
        <w:tc>
          <w:tcPr>
            <w:tcW w:w="1994" w:type="dxa"/>
          </w:tcPr>
          <w:p w14:paraId="29AEAA74" w14:textId="7F49DA72" w:rsidR="000E43DE" w:rsidRDefault="000E43DE" w:rsidP="000E43DE">
            <w:pPr>
              <w:pStyle w:val="BodyTextFirstIndent"/>
              <w:ind w:firstLine="0"/>
              <w:jc w:val="left"/>
              <w:rPr>
                <w:sz w:val="20"/>
                <w:szCs w:val="20"/>
              </w:rPr>
            </w:pPr>
            <w:r w:rsidRPr="000E43DE">
              <w:rPr>
                <w:sz w:val="20"/>
                <w:szCs w:val="20"/>
              </w:rPr>
              <w:t>A Survey of Indoor Localization Systems and Technologies</w:t>
            </w:r>
          </w:p>
        </w:tc>
        <w:tc>
          <w:tcPr>
            <w:tcW w:w="1752" w:type="dxa"/>
          </w:tcPr>
          <w:p w14:paraId="2CCDF211" w14:textId="6B258EAF" w:rsidR="000E43DE" w:rsidRDefault="00CE4C56" w:rsidP="000E43DE">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Pr>
                <w:sz w:val="20"/>
                <w:szCs w:val="20"/>
              </w:rPr>
              <w:fldChar w:fldCharType="separate"/>
            </w:r>
            <w:r w:rsidRPr="00CE4C56">
              <w:rPr>
                <w:noProof/>
                <w:sz w:val="20"/>
                <w:szCs w:val="20"/>
              </w:rPr>
              <w:t>(Zafari, Gkelias and Leung, 2019)</w:t>
            </w:r>
            <w:r>
              <w:rPr>
                <w:sz w:val="20"/>
                <w:szCs w:val="20"/>
              </w:rPr>
              <w:fldChar w:fldCharType="end"/>
            </w:r>
          </w:p>
        </w:tc>
        <w:tc>
          <w:tcPr>
            <w:tcW w:w="1904" w:type="dxa"/>
          </w:tcPr>
          <w:p w14:paraId="73CC4C6A" w14:textId="41CA1834" w:rsidR="000E43DE" w:rsidRPr="000E43DE" w:rsidRDefault="000E43DE" w:rsidP="000E43DE">
            <w:pPr>
              <w:pStyle w:val="BodyTextFirstIndent"/>
              <w:ind w:firstLine="0"/>
              <w:jc w:val="left"/>
              <w:rPr>
                <w:sz w:val="20"/>
                <w:szCs w:val="20"/>
              </w:rPr>
            </w:pPr>
            <w:r>
              <w:rPr>
                <w:i/>
                <w:sz w:val="20"/>
                <w:szCs w:val="20"/>
              </w:rPr>
              <w:t>Survey Paper</w:t>
            </w:r>
            <w:r>
              <w:rPr>
                <w:sz w:val="20"/>
                <w:szCs w:val="20"/>
              </w:rPr>
              <w:t xml:space="preserve"> mengenai berbagai teknologi, metode, dan algoritma yang digunakan untuk Sistem </w:t>
            </w:r>
            <w:r>
              <w:rPr>
                <w:i/>
                <w:sz w:val="20"/>
                <w:szCs w:val="20"/>
              </w:rPr>
              <w:t>Indoor Positioning/Localization</w:t>
            </w:r>
          </w:p>
        </w:tc>
        <w:tc>
          <w:tcPr>
            <w:tcW w:w="1753" w:type="dxa"/>
          </w:tcPr>
          <w:p w14:paraId="7F9C8154" w14:textId="2CE86610" w:rsidR="000E43DE" w:rsidRDefault="000E43DE" w:rsidP="000E43DE">
            <w:pPr>
              <w:pStyle w:val="BodyTextFirstIndent"/>
              <w:ind w:firstLine="0"/>
              <w:jc w:val="left"/>
              <w:rPr>
                <w:sz w:val="20"/>
                <w:szCs w:val="20"/>
              </w:rPr>
            </w:pPr>
            <w:r w:rsidRPr="000E43DE">
              <w:rPr>
                <w:sz w:val="20"/>
                <w:szCs w:val="20"/>
              </w:rPr>
              <w:t xml:space="preserve">Implementasi </w:t>
            </w:r>
            <w:r w:rsidRPr="000E43DE">
              <w:rPr>
                <w:i/>
                <w:sz w:val="20"/>
                <w:szCs w:val="20"/>
              </w:rPr>
              <w:t>Indoor Localization</w:t>
            </w:r>
            <w:r w:rsidRPr="000E43DE">
              <w:rPr>
                <w:sz w:val="20"/>
                <w:szCs w:val="20"/>
              </w:rPr>
              <w:t xml:space="preserve"> Menggunakan Metode </w:t>
            </w:r>
            <w:r w:rsidRPr="000E43DE">
              <w:rPr>
                <w:i/>
                <w:sz w:val="20"/>
                <w:szCs w:val="20"/>
              </w:rPr>
              <w:t>Fingerprinting</w:t>
            </w:r>
            <w:r w:rsidRPr="000E43DE">
              <w:rPr>
                <w:sz w:val="20"/>
                <w:szCs w:val="20"/>
              </w:rPr>
              <w:t xml:space="preserve"> Berjenis </w:t>
            </w:r>
            <w:r w:rsidRPr="000E43DE">
              <w:rPr>
                <w:i/>
                <w:sz w:val="20"/>
                <w:szCs w:val="20"/>
              </w:rPr>
              <w:t>Monitor Based Localization</w:t>
            </w:r>
            <w:r w:rsidRPr="000E43DE">
              <w:rPr>
                <w:sz w:val="20"/>
                <w:szCs w:val="20"/>
              </w:rPr>
              <w:t xml:space="preserve"> (MBL) Dengan Teknologi </w:t>
            </w:r>
            <w:r w:rsidRPr="000E43DE">
              <w:rPr>
                <w:i/>
                <w:sz w:val="20"/>
                <w:szCs w:val="20"/>
              </w:rPr>
              <w:t>Bluetooth Low Energy</w:t>
            </w:r>
            <w:r w:rsidRPr="000E43DE">
              <w:rPr>
                <w:sz w:val="20"/>
                <w:szCs w:val="20"/>
              </w:rPr>
              <w:t xml:space="preserve"> (BLE)</w:t>
            </w:r>
          </w:p>
        </w:tc>
      </w:tr>
      <w:tr w:rsidR="000E43DE" w14:paraId="623AEF1A" w14:textId="77777777" w:rsidTr="000E43DE">
        <w:tc>
          <w:tcPr>
            <w:tcW w:w="502" w:type="dxa"/>
          </w:tcPr>
          <w:p w14:paraId="0F32F572" w14:textId="64AF777E" w:rsidR="000E43DE" w:rsidRPr="00AE41A1" w:rsidRDefault="000E43DE" w:rsidP="000E43DE">
            <w:pPr>
              <w:pStyle w:val="BodyTextFirstIndent"/>
              <w:ind w:firstLine="0"/>
              <w:jc w:val="left"/>
              <w:rPr>
                <w:sz w:val="20"/>
                <w:szCs w:val="20"/>
              </w:rPr>
            </w:pPr>
            <w:r>
              <w:rPr>
                <w:sz w:val="20"/>
                <w:szCs w:val="20"/>
              </w:rPr>
              <w:t>3.</w:t>
            </w:r>
          </w:p>
        </w:tc>
        <w:tc>
          <w:tcPr>
            <w:tcW w:w="1994" w:type="dxa"/>
          </w:tcPr>
          <w:p w14:paraId="30FEDBCD" w14:textId="365C09F3" w:rsidR="000E43DE" w:rsidRPr="00AE41A1" w:rsidRDefault="000E43DE" w:rsidP="000E43DE">
            <w:pPr>
              <w:pStyle w:val="BodyTextFirstIndent"/>
              <w:ind w:firstLine="0"/>
              <w:jc w:val="left"/>
              <w:rPr>
                <w:sz w:val="20"/>
                <w:szCs w:val="20"/>
              </w:rPr>
            </w:pPr>
            <w:r w:rsidRPr="00A4132C">
              <w:rPr>
                <w:sz w:val="20"/>
                <w:szCs w:val="20"/>
              </w:rPr>
              <w:t>Indoor mobile localization based on Wi-Fi fingerprint's important access point</w:t>
            </w:r>
          </w:p>
        </w:tc>
        <w:tc>
          <w:tcPr>
            <w:tcW w:w="1752" w:type="dxa"/>
          </w:tcPr>
          <w:p w14:paraId="3C430297" w14:textId="1700EEAB" w:rsidR="000E43DE" w:rsidRDefault="000E43DE" w:rsidP="000E43DE">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904" w:type="dxa"/>
          </w:tcPr>
          <w:p w14:paraId="71C740C1" w14:textId="452B62C6" w:rsidR="000E43DE" w:rsidRPr="00A4132C" w:rsidRDefault="000E43DE" w:rsidP="000E43DE">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753" w:type="dxa"/>
          </w:tcPr>
          <w:p w14:paraId="040C2D85" w14:textId="70C4A88B" w:rsidR="000E43DE" w:rsidRPr="00D74E8F" w:rsidRDefault="000E43DE" w:rsidP="000E43DE">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bl>
    <w:p w14:paraId="27374B64" w14:textId="77777777" w:rsidR="00412E83" w:rsidRDefault="00412E83" w:rsidP="003F3BC4">
      <w:pPr>
        <w:pStyle w:val="BodyTextFirstIndent"/>
      </w:pPr>
    </w:p>
    <w:p w14:paraId="4168473F" w14:textId="3C108987" w:rsidR="00882FF1" w:rsidRPr="00882FF1" w:rsidRDefault="00882FF1" w:rsidP="00882FF1">
      <w:pPr>
        <w:pStyle w:val="BodyTextFirstIndent"/>
        <w:jc w:val="center"/>
        <w:rPr>
          <w:b/>
        </w:rPr>
      </w:pPr>
      <w:bookmarkStart w:id="26" w:name="_Toc39072006"/>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832C67">
        <w:rPr>
          <w:b/>
        </w:rPr>
        <w:t>1</w:t>
      </w:r>
      <w:r w:rsidRPr="00882FF1">
        <w:rPr>
          <w:b/>
        </w:rPr>
        <w:t xml:space="preserve"> Kajian Pustaka (Lanjutan)</w:t>
      </w:r>
      <w:bookmarkEnd w:id="26"/>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0E43DE" w14:paraId="68F4ADD7" w14:textId="77777777" w:rsidTr="00367CAC">
        <w:tc>
          <w:tcPr>
            <w:tcW w:w="502" w:type="dxa"/>
          </w:tcPr>
          <w:p w14:paraId="0D3DD2FB" w14:textId="23F29953" w:rsidR="000E43DE" w:rsidRPr="00AE41A1" w:rsidRDefault="000E43DE" w:rsidP="000E43DE">
            <w:pPr>
              <w:pStyle w:val="BodyTextFirstIndent"/>
              <w:ind w:firstLine="0"/>
              <w:jc w:val="center"/>
              <w:rPr>
                <w:sz w:val="20"/>
                <w:szCs w:val="20"/>
              </w:rPr>
            </w:pPr>
            <w:r>
              <w:rPr>
                <w:sz w:val="20"/>
                <w:szCs w:val="20"/>
              </w:rPr>
              <w:t>4.</w:t>
            </w:r>
          </w:p>
        </w:tc>
        <w:tc>
          <w:tcPr>
            <w:tcW w:w="2187" w:type="dxa"/>
          </w:tcPr>
          <w:p w14:paraId="17D3956B" w14:textId="2CF0CC56" w:rsidR="000E43DE" w:rsidRPr="00AE41A1" w:rsidRDefault="000E43DE" w:rsidP="00367CAC">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2B17E01F" w14:textId="2CDBC826" w:rsidR="000E43DE" w:rsidRPr="00AE41A1" w:rsidRDefault="000E43DE" w:rsidP="000E43DE">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 xml:space="preserve">(Subedi </w:t>
            </w:r>
            <w:r>
              <w:rPr>
                <w:noProof/>
                <w:sz w:val="20"/>
                <w:szCs w:val="20"/>
              </w:rPr>
              <w:t>dan</w:t>
            </w:r>
            <w:r w:rsidRPr="00D816F5">
              <w:rPr>
                <w:noProof/>
                <w:sz w:val="20"/>
                <w:szCs w:val="20"/>
              </w:rPr>
              <w:t xml:space="preserve"> Pyun, 2017)</w:t>
            </w:r>
            <w:r>
              <w:rPr>
                <w:sz w:val="20"/>
                <w:szCs w:val="20"/>
              </w:rPr>
              <w:fldChar w:fldCharType="end"/>
            </w:r>
          </w:p>
        </w:tc>
        <w:tc>
          <w:tcPr>
            <w:tcW w:w="1644" w:type="dxa"/>
            <w:vAlign w:val="center"/>
          </w:tcPr>
          <w:p w14:paraId="4DFDCC38" w14:textId="76353264" w:rsidR="000E43DE" w:rsidRPr="00AE41A1" w:rsidRDefault="000E43DE" w:rsidP="00367CAC">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sidR="00367CAC">
              <w:rPr>
                <w:i/>
                <w:sz w:val="20"/>
                <w:szCs w:val="20"/>
              </w:rPr>
              <w:t>Device Based Localization</w:t>
            </w:r>
          </w:p>
        </w:tc>
        <w:tc>
          <w:tcPr>
            <w:tcW w:w="1871" w:type="dxa"/>
          </w:tcPr>
          <w:p w14:paraId="1C905AB6" w14:textId="029AC5F6" w:rsidR="000E43DE" w:rsidRPr="00AE41A1" w:rsidRDefault="000E43DE" w:rsidP="00367CAC">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sidR="00367CAC">
              <w:rPr>
                <w:i/>
                <w:sz w:val="20"/>
                <w:szCs w:val="20"/>
              </w:rPr>
              <w:t>Monitor Based Localization</w:t>
            </w:r>
          </w:p>
        </w:tc>
      </w:tr>
    </w:tbl>
    <w:p w14:paraId="58820491" w14:textId="77777777" w:rsidR="00882FF1" w:rsidRDefault="00882FF1" w:rsidP="00367CAC">
      <w:pPr>
        <w:pStyle w:val="BodyTextFirstIndent"/>
        <w:spacing w:after="0"/>
      </w:pPr>
    </w:p>
    <w:p w14:paraId="636C7219" w14:textId="2D8ED53B" w:rsidR="00367CAC" w:rsidRDefault="00367CAC" w:rsidP="00367CAC">
      <w:pPr>
        <w:pStyle w:val="PTIIKBodyTextFirstIndent"/>
        <w:rPr>
          <w:lang w:val="id-ID"/>
        </w:rPr>
      </w:pPr>
      <w:r>
        <w:rPr>
          <w:lang w:val="id-ID"/>
        </w:rPr>
        <w:t xml:space="preserve">Pada </w:t>
      </w:r>
      <w:r w:rsidR="00EB6BB8">
        <w:rPr>
          <w:lang w:val="id-ID"/>
        </w:rPr>
        <w:t xml:space="preserve">penelitian ini, penulis menggunakan </w:t>
      </w:r>
      <w:r>
        <w:rPr>
          <w:i/>
          <w:lang w:val="id-ID"/>
        </w:rPr>
        <w:t>survey paper</w:t>
      </w:r>
      <w:r>
        <w:rPr>
          <w:lang w:val="id-ID"/>
        </w:rPr>
        <w:t xml:space="preserve"> yang ditulis oleh Ramon F. Brena, Juan Pablo García-Vázquez, Carlos E. Galván-Tejada, David Muñoz-Rodriguez, Cesar Vargas-Rosales,</w:t>
      </w:r>
      <w:r w:rsidRPr="00367CAC">
        <w:rPr>
          <w:lang w:val="id-ID"/>
        </w:rPr>
        <w:t xml:space="preserve"> </w:t>
      </w:r>
      <w:r>
        <w:rPr>
          <w:lang w:val="id-ID"/>
        </w:rPr>
        <w:t>dan James Fangmeyer Jr</w:t>
      </w:r>
      <w:r w:rsidR="00EB6BB8">
        <w:rPr>
          <w:lang w:val="id-ID"/>
        </w:rPr>
        <w:t xml:space="preserve"> (2017), “</w:t>
      </w:r>
      <w:r w:rsidR="00EB6BB8" w:rsidRPr="00EB6BB8">
        <w:rPr>
          <w:lang w:val="id-ID"/>
        </w:rPr>
        <w:t>Evolution of Indoor Positioning Technologies: A Survey</w:t>
      </w:r>
      <w:r w:rsidR="00EB6BB8">
        <w:rPr>
          <w:lang w:val="id-ID"/>
        </w:rPr>
        <w:t xml:space="preserve">” sebagai acuan dasar dalam hal penentuan teknologi, metode, dan algoritma pada sistem </w:t>
      </w:r>
      <w:r w:rsidR="00EB6BB8">
        <w:rPr>
          <w:i/>
          <w:lang w:val="id-ID"/>
        </w:rPr>
        <w:t>indoor localization</w:t>
      </w:r>
      <w:r w:rsidR="00EB6BB8">
        <w:rPr>
          <w:lang w:val="id-ID"/>
        </w:rPr>
        <w:t xml:space="preserve"> yang akan penulis lakukan. Pada </w:t>
      </w:r>
      <w:r w:rsidR="00646348">
        <w:rPr>
          <w:lang w:val="id-ID"/>
        </w:rPr>
        <w:t>jurnal</w:t>
      </w:r>
      <w:r w:rsidR="00EB6BB8">
        <w:rPr>
          <w:lang w:val="id-ID"/>
        </w:rPr>
        <w:t xml:space="preserve"> ini dijelaskan </w:t>
      </w:r>
      <w:r w:rsidR="00646348">
        <w:rPr>
          <w:lang w:val="id-ID"/>
        </w:rPr>
        <w:t xml:space="preserve">mengenai beberapa aspek pada </w:t>
      </w:r>
      <w:r w:rsidR="00646348">
        <w:rPr>
          <w:i/>
          <w:lang w:val="id-ID"/>
        </w:rPr>
        <w:t>indoor localization</w:t>
      </w:r>
      <w:r w:rsidR="00646348">
        <w:rPr>
          <w:lang w:val="id-ID"/>
        </w:rPr>
        <w:t xml:space="preserve"> seperti fitur, tantangan, dan peluang yang muncul. Pada jurnal ini juga disajikan secara komprehensif mengenai literatur tentang </w:t>
      </w:r>
      <w:r w:rsidR="00646348">
        <w:rPr>
          <w:i/>
          <w:lang w:val="id-ID"/>
        </w:rPr>
        <w:t>indoor localization/positioning</w:t>
      </w:r>
      <w:r w:rsidR="00646348">
        <w:rPr>
          <w:lang w:val="id-ID"/>
        </w:rPr>
        <w:t xml:space="preserve"> yang bertujuan untuk memberikan perspektif tentang evolusi dalam teknologi penentuan lokasi/posisi dalam ruangan. </w:t>
      </w:r>
    </w:p>
    <w:p w14:paraId="0ED5724E" w14:textId="0A77E146" w:rsidR="00646348" w:rsidRDefault="00646348" w:rsidP="00367CAC">
      <w:pPr>
        <w:pStyle w:val="PTIIKBodyTextFirstIndent"/>
        <w:rPr>
          <w:lang w:val="id-ID"/>
        </w:rPr>
      </w:pPr>
      <w:r>
        <w:rPr>
          <w:lang w:val="id-ID"/>
        </w:rPr>
        <w:t xml:space="preserve">Jurnal ini menyebutkan beberapa </w:t>
      </w:r>
      <w:r w:rsidR="00C52BA1">
        <w:rPr>
          <w:lang w:val="id-ID"/>
        </w:rPr>
        <w:t xml:space="preserve">metode yang digunakan dalam penentuan lokasi dalam ruangan seperti </w:t>
      </w:r>
      <w:r w:rsidR="00936E9B" w:rsidRPr="00936E9B">
        <w:rPr>
          <w:i/>
          <w:lang w:val="id-ID"/>
        </w:rPr>
        <w:t>Multilateration</w:t>
      </w:r>
      <w:r w:rsidR="00936E9B" w:rsidRPr="00936E9B">
        <w:rPr>
          <w:lang w:val="id-ID"/>
        </w:rPr>
        <w:t xml:space="preserve"> </w:t>
      </w:r>
      <w:r w:rsidR="00936E9B">
        <w:rPr>
          <w:lang w:val="id-ID"/>
        </w:rPr>
        <w:t xml:space="preserve">dimana metode ini menggunakan pengukuran dari kombinasi jarak dari objek yang akan ditentukan posisinya berdasarkan beberapa perangkat </w:t>
      </w:r>
      <w:r w:rsidR="00936E9B">
        <w:rPr>
          <w:i/>
          <w:lang w:val="id-ID"/>
        </w:rPr>
        <w:t>reference point</w:t>
      </w:r>
      <w:r w:rsidR="00936E9B">
        <w:rPr>
          <w:lang w:val="id-ID"/>
        </w:rPr>
        <w:t xml:space="preserve">. Beberapa teknik yang dapat digunakan untuk memperoleh jarak antara objek dan </w:t>
      </w:r>
      <w:r w:rsidR="00936E9B" w:rsidRPr="00936E9B">
        <w:rPr>
          <w:i/>
          <w:lang w:val="id-ID"/>
        </w:rPr>
        <w:t>reference point</w:t>
      </w:r>
      <w:r w:rsidR="00936E9B">
        <w:rPr>
          <w:lang w:val="id-ID"/>
        </w:rPr>
        <w:t xml:space="preserve"> adalah </w:t>
      </w:r>
      <w:r w:rsidR="00C52BA1">
        <w:rPr>
          <w:i/>
          <w:lang w:val="id-ID"/>
        </w:rPr>
        <w:t>Time of Arrival</w:t>
      </w:r>
      <w:r w:rsidR="00C52BA1">
        <w:rPr>
          <w:lang w:val="id-ID"/>
        </w:rPr>
        <w:t xml:space="preserve"> (ToA) yang menghitung jarak </w:t>
      </w:r>
      <w:r w:rsidR="00C52BA1" w:rsidRPr="00936E9B">
        <w:rPr>
          <w:i/>
          <w:lang w:val="id-ID"/>
        </w:rPr>
        <w:t>transmitter</w:t>
      </w:r>
      <w:r w:rsidR="00936E9B">
        <w:rPr>
          <w:lang w:val="id-ID"/>
        </w:rPr>
        <w:t xml:space="preserve"> dan </w:t>
      </w:r>
      <w:r w:rsidR="00936E9B" w:rsidRPr="00936E9B">
        <w:rPr>
          <w:i/>
          <w:lang w:val="id-ID"/>
        </w:rPr>
        <w:t>receiver</w:t>
      </w:r>
      <w:r w:rsidR="00936E9B">
        <w:rPr>
          <w:i/>
          <w:lang w:val="id-ID"/>
        </w:rPr>
        <w:t xml:space="preserve"> </w:t>
      </w:r>
      <w:r w:rsidR="00936E9B">
        <w:rPr>
          <w:lang w:val="id-ID"/>
        </w:rPr>
        <w:t>menggunakan waktu tempuh sinyal</w:t>
      </w:r>
      <w:r w:rsidR="00C52BA1">
        <w:rPr>
          <w:lang w:val="id-ID"/>
        </w:rPr>
        <w:t xml:space="preserve">, </w:t>
      </w:r>
      <w:r w:rsidR="00C52BA1">
        <w:rPr>
          <w:i/>
          <w:lang w:val="id-ID"/>
        </w:rPr>
        <w:t>Time of Difference Arrival</w:t>
      </w:r>
      <w:r w:rsidR="00C52BA1">
        <w:rPr>
          <w:lang w:val="id-ID"/>
        </w:rPr>
        <w:t xml:space="preserve"> (TDoA)</w:t>
      </w:r>
      <w:r w:rsidR="00936E9B">
        <w:rPr>
          <w:lang w:val="id-ID"/>
        </w:rPr>
        <w:t xml:space="preserve"> yang menggunakan perbedaan waktu tempuh antar </w:t>
      </w:r>
      <w:r w:rsidR="00936E9B">
        <w:rPr>
          <w:i/>
          <w:lang w:val="id-ID"/>
        </w:rPr>
        <w:t>receiver</w:t>
      </w:r>
      <w:r w:rsidR="00C52BA1">
        <w:rPr>
          <w:lang w:val="id-ID"/>
        </w:rPr>
        <w:t xml:space="preserve">, </w:t>
      </w:r>
      <w:r w:rsidR="00C52BA1" w:rsidRPr="00C52BA1">
        <w:rPr>
          <w:i/>
          <w:lang w:val="id-ID"/>
        </w:rPr>
        <w:t>Angle of Arrival</w:t>
      </w:r>
      <w:r w:rsidR="00C52BA1">
        <w:rPr>
          <w:lang w:val="id-ID"/>
        </w:rPr>
        <w:t xml:space="preserve"> (AoA)</w:t>
      </w:r>
      <w:r w:rsidR="00856F22">
        <w:rPr>
          <w:lang w:val="id-ID"/>
        </w:rPr>
        <w:t xml:space="preserve"> yang memanfaatkan sudut dari datangnya sinyal, dan </w:t>
      </w:r>
      <w:r w:rsidR="00856F22">
        <w:rPr>
          <w:i/>
          <w:lang w:val="id-ID"/>
        </w:rPr>
        <w:t xml:space="preserve">Received Signal Strength </w:t>
      </w:r>
      <w:r w:rsidR="00856F22">
        <w:rPr>
          <w:lang w:val="id-ID"/>
        </w:rPr>
        <w:t xml:space="preserve">(RSS) yang menggunakan kuat sinyal antara </w:t>
      </w:r>
      <w:r w:rsidR="00856F22">
        <w:rPr>
          <w:i/>
          <w:lang w:val="id-ID"/>
        </w:rPr>
        <w:t xml:space="preserve">transmitter </w:t>
      </w:r>
      <w:r w:rsidR="00856F22">
        <w:rPr>
          <w:lang w:val="id-ID"/>
        </w:rPr>
        <w:t xml:space="preserve">dan </w:t>
      </w:r>
      <w:r w:rsidR="00856F22">
        <w:rPr>
          <w:i/>
          <w:lang w:val="id-ID"/>
        </w:rPr>
        <w:t>receiver</w:t>
      </w:r>
      <w:r w:rsidR="00856F22">
        <w:rPr>
          <w:lang w:val="id-ID"/>
        </w:rPr>
        <w:t xml:space="preserve"> untuk menentukan jarak.</w:t>
      </w:r>
    </w:p>
    <w:p w14:paraId="55CF3D84" w14:textId="68C79461" w:rsidR="00856F22" w:rsidRDefault="00856F22" w:rsidP="00367CAC">
      <w:pPr>
        <w:pStyle w:val="PTIIKBodyTextFirstIndent"/>
        <w:rPr>
          <w:lang w:val="id-ID"/>
        </w:rPr>
      </w:pPr>
      <w:r>
        <w:rPr>
          <w:lang w:val="id-ID"/>
        </w:rPr>
        <w:t xml:space="preserve">Metode lain yang dapat digunakan adalah </w:t>
      </w:r>
      <w:r>
        <w:rPr>
          <w:i/>
          <w:lang w:val="id-ID"/>
        </w:rPr>
        <w:t>fingerprinting</w:t>
      </w:r>
      <w:r>
        <w:rPr>
          <w:lang w:val="id-ID"/>
        </w:rPr>
        <w:t xml:space="preserve">. Metode ini menentukan lokasi dari objek berdasarkan </w:t>
      </w:r>
      <w:r>
        <w:rPr>
          <w:i/>
          <w:lang w:val="id-ID"/>
        </w:rPr>
        <w:t>data training</w:t>
      </w:r>
      <w:r>
        <w:rPr>
          <w:lang w:val="id-ID"/>
        </w:rPr>
        <w:t xml:space="preserve"> yang telah dikumpulkan dan dilatih sebelumnya. Algoritma yang sering dipakai dalam metode </w:t>
      </w:r>
      <w:r>
        <w:rPr>
          <w:i/>
          <w:lang w:val="id-ID"/>
        </w:rPr>
        <w:t xml:space="preserve">fingerprinting </w:t>
      </w:r>
      <w:r>
        <w:rPr>
          <w:lang w:val="id-ID"/>
        </w:rPr>
        <w:t xml:space="preserve">adalah algoritma K-Nearest Neighbour (KNN). Biasanya, algoritma KNN dipadukan dengan algoritma lain seperti </w:t>
      </w:r>
      <w:r>
        <w:rPr>
          <w:i/>
          <w:lang w:val="id-ID"/>
        </w:rPr>
        <w:t>The Kalman Filter</w:t>
      </w:r>
      <w:r>
        <w:rPr>
          <w:lang w:val="id-ID"/>
        </w:rPr>
        <w:t xml:space="preserve"> untuk lebih memperhalus hasil dalam penentuan lokasi. </w:t>
      </w:r>
    </w:p>
    <w:p w14:paraId="4B94292D" w14:textId="7E2BD119" w:rsidR="00856F22" w:rsidRDefault="00856F22" w:rsidP="00367CAC">
      <w:pPr>
        <w:pStyle w:val="PTIIKBodyTextFirstIndent"/>
        <w:rPr>
          <w:lang w:val="id-ID"/>
        </w:rPr>
      </w:pPr>
      <w:r>
        <w:rPr>
          <w:lang w:val="id-ID"/>
        </w:rPr>
        <w:t xml:space="preserve">Terlepas dari metode yang digunakan, biasanya teknologi penentuan lokasi dalam ruangan menghadapi beberapa tantangan seperti </w:t>
      </w:r>
      <w:r>
        <w:rPr>
          <w:i/>
          <w:lang w:val="id-ID"/>
        </w:rPr>
        <w:t>Signal Propagation</w:t>
      </w:r>
      <w:r>
        <w:rPr>
          <w:lang w:val="id-ID"/>
        </w:rPr>
        <w:t xml:space="preserve">. Beberapa sistem </w:t>
      </w:r>
      <w:r>
        <w:rPr>
          <w:i/>
          <w:lang w:val="id-ID"/>
        </w:rPr>
        <w:t>indoor localization</w:t>
      </w:r>
      <w:r>
        <w:rPr>
          <w:lang w:val="id-ID"/>
        </w:rPr>
        <w:t xml:space="preserve"> menggunakan teknik </w:t>
      </w:r>
      <w:r w:rsidR="00777FC7" w:rsidRPr="00777FC7">
        <w:rPr>
          <w:i/>
          <w:lang w:val="id-ID"/>
        </w:rPr>
        <w:t>Signal Propagation</w:t>
      </w:r>
      <w:r w:rsidR="00777FC7">
        <w:rPr>
          <w:lang w:val="id-ID"/>
        </w:rPr>
        <w:t xml:space="preserve">, </w:t>
      </w:r>
      <w:r w:rsidR="00777FC7">
        <w:rPr>
          <w:lang w:val="id-ID"/>
        </w:rPr>
        <w:lastRenderedPageBreak/>
        <w:t xml:space="preserve">dimana setiap sinyal yang ditransmisikan melakukan propagasi, maka semakin lemah sinyal yang ditransmisikan karena semakin menjauh dari transmitter. Hal ini juga diperparah dengan adanya gangguan-gangguan yang semakin melemahkan sinyal tersebut sehingga semakin sulit dalam melakukan pengukuran untuk memperoleh lokasi dari objek. </w:t>
      </w:r>
    </w:p>
    <w:p w14:paraId="7201B2A7" w14:textId="00FA2B3B" w:rsidR="00777FC7" w:rsidRDefault="00777FC7" w:rsidP="00367CAC">
      <w:pPr>
        <w:pStyle w:val="PTIIKBodyTextFirstIndent"/>
        <w:rPr>
          <w:lang w:val="id-ID"/>
        </w:rPr>
      </w:pPr>
      <w:r>
        <w:rPr>
          <w:lang w:val="id-ID"/>
        </w:rPr>
        <w:t xml:space="preserve">Tantangan lain adalah dalam hal </w:t>
      </w:r>
      <w:r>
        <w:rPr>
          <w:i/>
          <w:lang w:val="id-ID"/>
        </w:rPr>
        <w:t>Multipath Environment</w:t>
      </w:r>
      <w:r>
        <w:rPr>
          <w:lang w:val="id-ID"/>
        </w:rPr>
        <w:t xml:space="preserve">. Tantangan yang muncul adalah apabila sinyal yang </w:t>
      </w:r>
      <w:r w:rsidR="005E4A5D">
        <w:rPr>
          <w:lang w:val="id-ID"/>
        </w:rPr>
        <w:t xml:space="preserve">ditransmisikan bercampur dengan pantulannya sendiri sehingga menyebabkan teracak dan sulit untuk dikenali. Tantangan adalah dalam hal </w:t>
      </w:r>
      <w:r w:rsidR="005E4A5D">
        <w:rPr>
          <w:i/>
          <w:lang w:val="id-ID"/>
        </w:rPr>
        <w:t>Line of Sight</w:t>
      </w:r>
      <w:r w:rsidR="005E4A5D">
        <w:rPr>
          <w:lang w:val="id-ID"/>
        </w:rPr>
        <w:t xml:space="preserve">, yakni masalah yang muncul adalah apabila teknologi atau sistem penentuan lokasi mensyaratkan tidak ada halangan antara </w:t>
      </w:r>
      <w:r w:rsidR="005E4A5D">
        <w:rPr>
          <w:i/>
          <w:lang w:val="id-ID"/>
        </w:rPr>
        <w:t xml:space="preserve">transmitter </w:t>
      </w:r>
      <w:r w:rsidR="005E4A5D">
        <w:rPr>
          <w:lang w:val="id-ID"/>
        </w:rPr>
        <w:t xml:space="preserve">dan </w:t>
      </w:r>
      <w:r w:rsidR="005E4A5D">
        <w:rPr>
          <w:i/>
          <w:lang w:val="id-ID"/>
        </w:rPr>
        <w:t>receiver</w:t>
      </w:r>
      <w:r w:rsidR="005E4A5D">
        <w:rPr>
          <w:lang w:val="id-ID"/>
        </w:rPr>
        <w:t xml:space="preserve"> atau yang biasa disebut </w:t>
      </w:r>
      <w:r w:rsidR="005E4A5D" w:rsidRPr="005E4A5D">
        <w:rPr>
          <w:i/>
          <w:lang w:val="id-ID"/>
        </w:rPr>
        <w:t>Line of Sight</w:t>
      </w:r>
      <w:r w:rsidR="005E4A5D">
        <w:rPr>
          <w:lang w:val="id-ID"/>
        </w:rPr>
        <w:t xml:space="preserve"> (LOS). Maka, jika terdapat penghalang diantara </w:t>
      </w:r>
      <w:r w:rsidR="005E4A5D">
        <w:rPr>
          <w:i/>
          <w:lang w:val="id-ID"/>
        </w:rPr>
        <w:t xml:space="preserve">transmitter </w:t>
      </w:r>
      <w:r w:rsidR="005E4A5D">
        <w:rPr>
          <w:lang w:val="id-ID"/>
        </w:rPr>
        <w:t xml:space="preserve">dan </w:t>
      </w:r>
      <w:r w:rsidR="005E4A5D">
        <w:rPr>
          <w:i/>
          <w:lang w:val="id-ID"/>
        </w:rPr>
        <w:t>receiver</w:t>
      </w:r>
      <w:r w:rsidR="005E4A5D">
        <w:rPr>
          <w:lang w:val="id-ID"/>
        </w:rPr>
        <w:t xml:space="preserve"> proses penentuan lokasi menjadi lebih susah untuk dilakukan. Tantangan selanjutnya adalah dalam hal </w:t>
      </w:r>
      <w:r w:rsidR="005E4A5D" w:rsidRPr="005E4A5D">
        <w:rPr>
          <w:i/>
          <w:lang w:val="id-ID"/>
        </w:rPr>
        <w:t>Synchronization</w:t>
      </w:r>
      <w:r w:rsidR="005E4A5D" w:rsidRPr="005E4A5D">
        <w:rPr>
          <w:lang w:val="id-ID"/>
        </w:rPr>
        <w:t>.</w:t>
      </w:r>
      <w:r w:rsidR="005E4A5D">
        <w:rPr>
          <w:lang w:val="id-ID"/>
        </w:rPr>
        <w:t xml:space="preserve"> Pada beberapa teknik yang digunakan dalam sistem </w:t>
      </w:r>
      <w:r w:rsidR="005E4A5D" w:rsidRPr="005E4A5D">
        <w:rPr>
          <w:i/>
          <w:lang w:val="id-ID"/>
        </w:rPr>
        <w:t>indoor localization/positioning</w:t>
      </w:r>
      <w:r w:rsidR="005E4A5D">
        <w:rPr>
          <w:lang w:val="id-ID"/>
        </w:rPr>
        <w:t xml:space="preserve"> diperlukan akurasi yang tinggi dalam hal waktu, contohnya pada ToA dan TDoA.</w:t>
      </w:r>
    </w:p>
    <w:p w14:paraId="513211D0" w14:textId="0921DC25" w:rsidR="00F410B0" w:rsidRDefault="00F410B0" w:rsidP="00367CAC">
      <w:pPr>
        <w:pStyle w:val="PTIIKBodyTextFirstIndent"/>
        <w:rPr>
          <w:lang w:val="id-ID"/>
        </w:rPr>
      </w:pPr>
      <w:r>
        <w:rPr>
          <w:lang w:val="id-ID"/>
        </w:rPr>
        <w:t xml:space="preserve">Teknologi yang digunakan pada sistem </w:t>
      </w:r>
      <w:r w:rsidRPr="005E4A5D">
        <w:rPr>
          <w:i/>
          <w:lang w:val="id-ID"/>
        </w:rPr>
        <w:t>indoor localization/positioning</w:t>
      </w:r>
      <w:r>
        <w:rPr>
          <w:i/>
          <w:lang w:val="id-ID"/>
        </w:rPr>
        <w:t xml:space="preserve"> </w:t>
      </w:r>
      <w:r>
        <w:rPr>
          <w:lang w:val="id-ID"/>
        </w:rPr>
        <w:t xml:space="preserve">adalah </w:t>
      </w:r>
      <w:r w:rsidRPr="00357A99">
        <w:rPr>
          <w:i/>
          <w:lang w:val="id-ID"/>
        </w:rPr>
        <w:t>Radio Frequency Signals</w:t>
      </w:r>
      <w:r w:rsidR="00357A99">
        <w:rPr>
          <w:lang w:val="id-ID"/>
        </w:rPr>
        <w:t xml:space="preserve"> (RF). Contoh teknologi yang menggunakan RF adalah Wi-Fi dan Bluetooth. Kemudian teknlogi lain adalah ‘cahaya’, yang dikategorikan menjadi 2 bagian, yakni ‘</w:t>
      </w:r>
      <w:r w:rsidR="00357A99">
        <w:rPr>
          <w:i/>
          <w:lang w:val="id-ID"/>
        </w:rPr>
        <w:t>visible light’</w:t>
      </w:r>
      <w:r w:rsidR="00357A99">
        <w:rPr>
          <w:lang w:val="id-ID"/>
        </w:rPr>
        <w:t xml:space="preserve"> dan </w:t>
      </w:r>
      <w:r w:rsidR="00357A99" w:rsidRPr="00357A99">
        <w:rPr>
          <w:i/>
          <w:lang w:val="id-ID"/>
        </w:rPr>
        <w:t>‘infrared light’</w:t>
      </w:r>
      <w:r w:rsidR="00357A99">
        <w:rPr>
          <w:lang w:val="id-ID"/>
        </w:rPr>
        <w:t>. Selanjutnya adalah teknologi suara, baik yang ‘</w:t>
      </w:r>
      <w:r w:rsidR="00357A99">
        <w:rPr>
          <w:i/>
          <w:lang w:val="id-ID"/>
        </w:rPr>
        <w:t>audible’</w:t>
      </w:r>
      <w:r w:rsidR="00357A99">
        <w:rPr>
          <w:lang w:val="id-ID"/>
        </w:rPr>
        <w:t xml:space="preserve"> maupun yang ultrasonic. Teknologi lain adalah Medan Magnet, baik medan magnet alami bumi maupun medan magnet buatan.</w:t>
      </w:r>
    </w:p>
    <w:p w14:paraId="73071AF4" w14:textId="62A0E30D" w:rsidR="00357A99" w:rsidRDefault="00357A99" w:rsidP="00367CAC">
      <w:pPr>
        <w:pStyle w:val="PTIIKBodyTextFirstIndent"/>
        <w:rPr>
          <w:lang w:val="id-ID"/>
        </w:rPr>
      </w:pPr>
      <w:r>
        <w:rPr>
          <w:lang w:val="id-ID"/>
        </w:rPr>
        <w:t>Pada jurnal ini juga disertakan perbandingan dari penggunaan berbagai macam metode dan teknologi. Pada jurnal ini dijelaskan secara detail hasil dari perbandingan tersebut</w:t>
      </w:r>
      <w:r w:rsidR="00D508EB">
        <w:rPr>
          <w:lang w:val="id-ID"/>
        </w:rPr>
        <w:t>, seperti teknologi apa yang digunakan, dan metode atau teknik yang digunakan, layout dari ruangan atau lokasi yang dipakai, cakupan sistem, biaya yang digunakan, hingga akurasi yang diperoleh sistem dalam penentuan lokasi/posisi.</w:t>
      </w:r>
    </w:p>
    <w:p w14:paraId="7DB7BF32" w14:textId="4CF8CDD9" w:rsidR="00F60633" w:rsidRDefault="00CE4C56" w:rsidP="00367CAC">
      <w:pPr>
        <w:pStyle w:val="PTIIKBodyTextFirstIndent"/>
        <w:rPr>
          <w:lang w:val="id-ID"/>
        </w:rPr>
      </w:pPr>
      <w:r>
        <w:rPr>
          <w:lang w:val="id-ID"/>
        </w:rPr>
        <w:t>Penulis juga menggunakan jurnal yang</w:t>
      </w:r>
      <w:r w:rsidR="00F60633">
        <w:rPr>
          <w:lang w:val="id-ID"/>
        </w:rPr>
        <w:t xml:space="preserve"> ditulis oleh </w:t>
      </w:r>
      <w:r w:rsidR="00C421FD">
        <w:rPr>
          <w:lang w:val="id-ID"/>
        </w:rPr>
        <w:t>Faheem Zafari, Athanasios Gkelias, dan Kin K. Lung</w:t>
      </w:r>
      <w:r>
        <w:rPr>
          <w:lang w:val="id-ID"/>
        </w:rPr>
        <w:t xml:space="preserve"> (2019) berjudul “</w:t>
      </w:r>
      <w:r w:rsidRPr="00CE4C56">
        <w:rPr>
          <w:lang w:val="id-ID"/>
        </w:rPr>
        <w:t>A Survey of Indoor Localization Systems and Technologies</w:t>
      </w:r>
      <w:r>
        <w:rPr>
          <w:lang w:val="id-ID"/>
        </w:rPr>
        <w:t xml:space="preserve">” sebagai dasar acuan dalam mereview teknik dan teknologi yang digunakan dalam </w:t>
      </w:r>
      <w:r>
        <w:rPr>
          <w:i/>
          <w:lang w:val="id-ID"/>
        </w:rPr>
        <w:t>indoor localization</w:t>
      </w:r>
      <w:r>
        <w:rPr>
          <w:lang w:val="id-ID"/>
        </w:rPr>
        <w:t xml:space="preserve">. Pada jurnal ini dijelaskan mengenai teknik dan tekologi apa saja yang dapat digunakan dalam </w:t>
      </w:r>
      <w:r>
        <w:rPr>
          <w:i/>
          <w:lang w:val="id-ID"/>
        </w:rPr>
        <w:t>indoor localization</w:t>
      </w:r>
      <w:r>
        <w:rPr>
          <w:lang w:val="id-ID"/>
        </w:rPr>
        <w:t xml:space="preserve">, dan juga dijelaksan kaitan antara </w:t>
      </w:r>
      <w:r>
        <w:rPr>
          <w:i/>
          <w:lang w:val="id-ID"/>
        </w:rPr>
        <w:t xml:space="preserve">indoor localization </w:t>
      </w:r>
      <w:r w:rsidRPr="00CE4C56">
        <w:rPr>
          <w:lang w:val="id-ID"/>
        </w:rPr>
        <w:t>dengan</w:t>
      </w:r>
      <w:r>
        <w:rPr>
          <w:lang w:val="id-ID"/>
        </w:rPr>
        <w:t xml:space="preserve"> </w:t>
      </w:r>
      <w:r>
        <w:rPr>
          <w:i/>
          <w:lang w:val="id-ID"/>
        </w:rPr>
        <w:t>Internet of Things</w:t>
      </w:r>
      <w:r>
        <w:rPr>
          <w:lang w:val="id-ID"/>
        </w:rPr>
        <w:t>.</w:t>
      </w:r>
    </w:p>
    <w:p w14:paraId="0E863054" w14:textId="74F7CDF5" w:rsidR="00CE4C56" w:rsidRDefault="00CE4C56" w:rsidP="00367CAC">
      <w:pPr>
        <w:pStyle w:val="PTIIKBodyTextFirstIndent"/>
        <w:rPr>
          <w:lang w:val="id-ID"/>
        </w:rPr>
      </w:pPr>
      <w:r>
        <w:rPr>
          <w:lang w:val="id-ID"/>
        </w:rPr>
        <w:t xml:space="preserve">Pada jurnal ini dijelaskan bahwa ada beberapa teknik yang dapat digunakan dalam </w:t>
      </w:r>
      <w:r>
        <w:rPr>
          <w:i/>
          <w:lang w:val="id-ID"/>
        </w:rPr>
        <w:t>indoor localization</w:t>
      </w:r>
      <w:r>
        <w:rPr>
          <w:lang w:val="id-ID"/>
        </w:rPr>
        <w:t>. Teknik</w:t>
      </w:r>
      <w:r w:rsidR="00F93ECF">
        <w:rPr>
          <w:lang w:val="id-ID"/>
        </w:rPr>
        <w:t xml:space="preserve"> tersebut antara lain, a) </w:t>
      </w:r>
      <w:r w:rsidR="00F93ECF" w:rsidRPr="00F93ECF">
        <w:rPr>
          <w:i/>
          <w:lang w:val="id-ID"/>
        </w:rPr>
        <w:t>Received Signal Strength Indicator</w:t>
      </w:r>
      <w:r w:rsidR="00F93ECF">
        <w:rPr>
          <w:lang w:val="id-ID"/>
        </w:rPr>
        <w:t xml:space="preserve"> (RSSI) atau dalam bahasa lain adalah kuat sinyal, b) </w:t>
      </w:r>
      <w:r w:rsidR="00F93ECF" w:rsidRPr="00F93ECF">
        <w:rPr>
          <w:i/>
          <w:lang w:val="id-ID"/>
        </w:rPr>
        <w:t>Channel State Information</w:t>
      </w:r>
      <w:r w:rsidR="00F93ECF" w:rsidRPr="00F93ECF">
        <w:rPr>
          <w:lang w:val="id-ID"/>
        </w:rPr>
        <w:t xml:space="preserve"> (CSI)</w:t>
      </w:r>
      <w:r w:rsidR="00F93ECF">
        <w:rPr>
          <w:lang w:val="id-ID"/>
        </w:rPr>
        <w:t xml:space="preserve">, c) </w:t>
      </w:r>
      <w:r w:rsidR="00F93ECF">
        <w:rPr>
          <w:i/>
          <w:lang w:val="id-ID"/>
        </w:rPr>
        <w:t xml:space="preserve">Angle of Arrival </w:t>
      </w:r>
      <w:r w:rsidR="00F93ECF">
        <w:rPr>
          <w:lang w:val="id-ID"/>
        </w:rPr>
        <w:t xml:space="preserve">(AoA), d) </w:t>
      </w:r>
      <w:r w:rsidR="00F93ECF">
        <w:rPr>
          <w:i/>
          <w:lang w:val="id-ID"/>
        </w:rPr>
        <w:t xml:space="preserve">Time of Flight </w:t>
      </w:r>
      <w:r w:rsidR="00F93ECF">
        <w:rPr>
          <w:lang w:val="id-ID"/>
        </w:rPr>
        <w:t xml:space="preserve">(ToF), e) </w:t>
      </w:r>
      <w:r w:rsidR="00F93ECF">
        <w:rPr>
          <w:i/>
          <w:lang w:val="id-ID"/>
        </w:rPr>
        <w:t>Time Difference of Arrival</w:t>
      </w:r>
      <w:r w:rsidR="00F93ECF">
        <w:rPr>
          <w:lang w:val="id-ID"/>
        </w:rPr>
        <w:t xml:space="preserve">, f) </w:t>
      </w:r>
      <w:r w:rsidR="00F93ECF">
        <w:rPr>
          <w:i/>
          <w:lang w:val="id-ID"/>
        </w:rPr>
        <w:t xml:space="preserve">Return Time of Arrival </w:t>
      </w:r>
      <w:r w:rsidR="00F93ECF">
        <w:rPr>
          <w:lang w:val="id-ID"/>
        </w:rPr>
        <w:t xml:space="preserve">(RToF), </w:t>
      </w:r>
      <w:r w:rsidR="00B64C4E">
        <w:rPr>
          <w:lang w:val="id-ID"/>
        </w:rPr>
        <w:t xml:space="preserve">g) </w:t>
      </w:r>
      <w:r w:rsidR="00B64C4E">
        <w:rPr>
          <w:i/>
          <w:lang w:val="id-ID"/>
        </w:rPr>
        <w:t xml:space="preserve">Phase of Arrival </w:t>
      </w:r>
      <w:r w:rsidR="00B64C4E">
        <w:rPr>
          <w:lang w:val="id-ID"/>
        </w:rPr>
        <w:t>(PoA) dan h</w:t>
      </w:r>
      <w:r w:rsidR="00F93ECF">
        <w:rPr>
          <w:lang w:val="id-ID"/>
        </w:rPr>
        <w:t xml:space="preserve">) </w:t>
      </w:r>
      <w:r w:rsidR="00F93ECF">
        <w:rPr>
          <w:i/>
          <w:lang w:val="id-ID"/>
        </w:rPr>
        <w:t>Fingerprinting/Scene Analysis</w:t>
      </w:r>
      <w:r w:rsidR="00F93ECF">
        <w:rPr>
          <w:lang w:val="id-ID"/>
        </w:rPr>
        <w:t xml:space="preserve">, pada teknik </w:t>
      </w:r>
      <w:r w:rsidR="00F93ECF">
        <w:rPr>
          <w:i/>
          <w:lang w:val="id-ID"/>
        </w:rPr>
        <w:t>fingerprinting</w:t>
      </w:r>
      <w:r w:rsidR="00F93ECF">
        <w:rPr>
          <w:lang w:val="id-ID"/>
        </w:rPr>
        <w:t xml:space="preserve"> biasanya digunakan algoritma untuk menentukan hasil klasifikasi seperti, </w:t>
      </w:r>
      <w:r w:rsidR="00F93ECF">
        <w:rPr>
          <w:i/>
          <w:lang w:val="id-ID"/>
        </w:rPr>
        <w:t>Probabilistic Method</w:t>
      </w:r>
      <w:r w:rsidR="00F93ECF">
        <w:rPr>
          <w:lang w:val="id-ID"/>
        </w:rPr>
        <w:t xml:space="preserve">, </w:t>
      </w:r>
      <w:r w:rsidR="00F93ECF" w:rsidRPr="00F93ECF">
        <w:rPr>
          <w:i/>
          <w:lang w:val="id-ID"/>
        </w:rPr>
        <w:t>Artificial Neural Networks</w:t>
      </w:r>
      <w:r w:rsidR="00F93ECF">
        <w:rPr>
          <w:lang w:val="id-ID"/>
        </w:rPr>
        <w:t xml:space="preserve"> (ANN)</w:t>
      </w:r>
      <w:r w:rsidR="00F93ECF">
        <w:rPr>
          <w:i/>
          <w:lang w:val="id-ID"/>
        </w:rPr>
        <w:t xml:space="preserve">, </w:t>
      </w:r>
      <w:r w:rsidR="00F93ECF" w:rsidRPr="00F93ECF">
        <w:rPr>
          <w:i/>
          <w:lang w:val="id-ID"/>
        </w:rPr>
        <w:t xml:space="preserve">k-Nearest Neighbor </w:t>
      </w:r>
      <w:r w:rsidR="00F93ECF" w:rsidRPr="00F93ECF">
        <w:rPr>
          <w:lang w:val="id-ID"/>
        </w:rPr>
        <w:t>(kNN)</w:t>
      </w:r>
      <w:r w:rsidR="00F93ECF">
        <w:rPr>
          <w:i/>
          <w:lang w:val="id-ID"/>
        </w:rPr>
        <w:t xml:space="preserve">, </w:t>
      </w:r>
      <w:r w:rsidR="00F93ECF">
        <w:rPr>
          <w:lang w:val="id-ID"/>
        </w:rPr>
        <w:t xml:space="preserve">dan </w:t>
      </w:r>
      <w:r w:rsidR="00F93ECF" w:rsidRPr="00F93ECF">
        <w:rPr>
          <w:i/>
          <w:lang w:val="id-ID"/>
        </w:rPr>
        <w:t xml:space="preserve">Support Vector Machine </w:t>
      </w:r>
      <w:r w:rsidR="00F93ECF" w:rsidRPr="00F93ECF">
        <w:rPr>
          <w:lang w:val="id-ID"/>
        </w:rPr>
        <w:t>(SVM)</w:t>
      </w:r>
      <w:r w:rsidR="00F93ECF">
        <w:rPr>
          <w:lang w:val="id-ID"/>
        </w:rPr>
        <w:t>.</w:t>
      </w:r>
    </w:p>
    <w:p w14:paraId="61A513BB" w14:textId="46BEE687" w:rsidR="00B64C4E" w:rsidRDefault="00B64C4E" w:rsidP="00367CAC">
      <w:pPr>
        <w:pStyle w:val="PTIIKBodyTextFirstIndent"/>
        <w:rPr>
          <w:lang w:val="id-ID"/>
        </w:rPr>
      </w:pPr>
      <w:r>
        <w:rPr>
          <w:lang w:val="id-ID"/>
        </w:rPr>
        <w:lastRenderedPageBreak/>
        <w:t xml:space="preserve">Pada jurnal ini juga dijelaskan mengenai teknologi yang digunakan dalam </w:t>
      </w:r>
      <w:r>
        <w:rPr>
          <w:i/>
          <w:lang w:val="id-ID"/>
        </w:rPr>
        <w:t>indoor localization</w:t>
      </w:r>
      <w:r>
        <w:rPr>
          <w:lang w:val="id-ID"/>
        </w:rPr>
        <w:t>. Teknologi yang dapat digunakan adalah WiFi, Bluetooth</w:t>
      </w:r>
      <w:r w:rsidR="00424DC7">
        <w:rPr>
          <w:lang w:val="id-ID"/>
        </w:rPr>
        <w:t>,</w:t>
      </w:r>
      <w:r>
        <w:rPr>
          <w:lang w:val="id-ID"/>
        </w:rPr>
        <w:t xml:space="preserve"> </w:t>
      </w:r>
      <w:r w:rsidR="00424DC7">
        <w:rPr>
          <w:lang w:val="id-ID"/>
        </w:rPr>
        <w:t xml:space="preserve">Zigbee, </w:t>
      </w:r>
      <w:r w:rsidR="00424DC7" w:rsidRPr="00424DC7">
        <w:rPr>
          <w:i/>
          <w:lang w:val="id-ID"/>
        </w:rPr>
        <w:t>Radio Frequency Identification Device</w:t>
      </w:r>
      <w:r w:rsidR="00424DC7">
        <w:rPr>
          <w:lang w:val="id-ID"/>
        </w:rPr>
        <w:t xml:space="preserve"> (RFID), </w:t>
      </w:r>
      <w:r w:rsidR="00424DC7" w:rsidRPr="00424DC7">
        <w:rPr>
          <w:i/>
          <w:lang w:val="id-ID"/>
        </w:rPr>
        <w:t>Ultra Wideband</w:t>
      </w:r>
      <w:r w:rsidR="00424DC7" w:rsidRPr="00424DC7">
        <w:rPr>
          <w:lang w:val="id-ID"/>
        </w:rPr>
        <w:t xml:space="preserve"> (UWB)</w:t>
      </w:r>
      <w:r w:rsidR="00424DC7">
        <w:rPr>
          <w:lang w:val="id-ID"/>
        </w:rPr>
        <w:t xml:space="preserve">, </w:t>
      </w:r>
      <w:r w:rsidR="00424DC7">
        <w:rPr>
          <w:i/>
          <w:lang w:val="id-ID"/>
        </w:rPr>
        <w:t xml:space="preserve">Visible Light Communication </w:t>
      </w:r>
      <w:r w:rsidR="00424DC7">
        <w:rPr>
          <w:lang w:val="id-ID"/>
        </w:rPr>
        <w:t xml:space="preserve">(VLC), Ultrasound, dan </w:t>
      </w:r>
      <w:r w:rsidR="00424DC7" w:rsidRPr="00424DC7">
        <w:rPr>
          <w:i/>
          <w:lang w:val="id-ID"/>
        </w:rPr>
        <w:t>Acoustic Signal</w:t>
      </w:r>
      <w:r w:rsidR="00424DC7">
        <w:rPr>
          <w:lang w:val="id-ID"/>
        </w:rPr>
        <w:t xml:space="preserve">. Selanjutnya, dijelaskan juga mengenai perbandingan dari penggunaan teknologi </w:t>
      </w:r>
      <w:r w:rsidR="00424DC7">
        <w:rPr>
          <w:i/>
          <w:lang w:val="id-ID"/>
        </w:rPr>
        <w:t xml:space="preserve">indoor localiztion </w:t>
      </w:r>
      <w:r w:rsidR="00424DC7">
        <w:rPr>
          <w:lang w:val="id-ID"/>
        </w:rPr>
        <w:t xml:space="preserve">tersebut. Perbandingan dilakukan dengan melihat dari berbagai macam aspek, seperti jangkauan maksimal, </w:t>
      </w:r>
      <w:r w:rsidR="00424DC7" w:rsidRPr="00424DC7">
        <w:rPr>
          <w:i/>
          <w:lang w:val="id-ID"/>
        </w:rPr>
        <w:t>Maximum Throughput</w:t>
      </w:r>
      <w:r w:rsidR="00424DC7">
        <w:rPr>
          <w:lang w:val="id-ID"/>
        </w:rPr>
        <w:t>, Tenaga yang dikonsumsi, keuntungan dan kekurangan.</w:t>
      </w:r>
    </w:p>
    <w:p w14:paraId="03B82704" w14:textId="73BA7A2F" w:rsidR="00DC6F5E" w:rsidRDefault="00424DC7" w:rsidP="00367CAC">
      <w:pPr>
        <w:pStyle w:val="PTIIKBodyTextFirstIndent"/>
        <w:rPr>
          <w:lang w:val="id-ID"/>
        </w:rPr>
      </w:pPr>
      <w:r>
        <w:rPr>
          <w:lang w:val="id-ID"/>
        </w:rPr>
        <w:t>Jurnal ini juga menjelaskan mengenai kaitan antara</w:t>
      </w:r>
      <w:r w:rsidR="00DC6F5E">
        <w:rPr>
          <w:lang w:val="id-ID"/>
        </w:rPr>
        <w:t xml:space="preserve"> sistem</w:t>
      </w:r>
      <w:r>
        <w:rPr>
          <w:lang w:val="id-ID"/>
        </w:rPr>
        <w:t xml:space="preserve"> </w:t>
      </w:r>
      <w:r>
        <w:rPr>
          <w:i/>
          <w:lang w:val="id-ID"/>
        </w:rPr>
        <w:t>indoor localization</w:t>
      </w:r>
      <w:r>
        <w:rPr>
          <w:lang w:val="id-ID"/>
        </w:rPr>
        <w:t xml:space="preserve"> dan </w:t>
      </w:r>
      <w:r>
        <w:rPr>
          <w:i/>
          <w:lang w:val="id-ID"/>
        </w:rPr>
        <w:t>Internet of Things</w:t>
      </w:r>
      <w:r>
        <w:rPr>
          <w:lang w:val="id-ID"/>
        </w:rPr>
        <w:t xml:space="preserve"> (IoT). IoT tediri dari 3 komponen dasar, yakni </w:t>
      </w:r>
      <w:r w:rsidR="00DC6F5E">
        <w:rPr>
          <w:lang w:val="id-ID"/>
        </w:rPr>
        <w:t xml:space="preserve">a) </w:t>
      </w:r>
      <w:r w:rsidRPr="00424DC7">
        <w:rPr>
          <w:i/>
          <w:lang w:val="id-ID"/>
        </w:rPr>
        <w:t>Sensing</w:t>
      </w:r>
      <w:r>
        <w:rPr>
          <w:i/>
          <w:lang w:val="id-ID"/>
        </w:rPr>
        <w:t>/Data Collection</w:t>
      </w:r>
      <w:r>
        <w:rPr>
          <w:lang w:val="id-ID"/>
        </w:rPr>
        <w:t xml:space="preserve">, </w:t>
      </w:r>
      <w:r w:rsidR="00DC6F5E">
        <w:rPr>
          <w:lang w:val="id-ID"/>
        </w:rPr>
        <w:t xml:space="preserve">dimana pada komponen ini bertindak sebagai pengumpul data seperti data suhu, kelembapan, dsb. b) </w:t>
      </w:r>
      <w:r w:rsidR="00DC6F5E">
        <w:rPr>
          <w:i/>
          <w:lang w:val="id-ID"/>
        </w:rPr>
        <w:t>Data Communication</w:t>
      </w:r>
      <w:r w:rsidR="00DC6F5E">
        <w:rPr>
          <w:lang w:val="id-ID"/>
        </w:rPr>
        <w:t>, dimana data yang telah dikumpulkan pada sensor harus ditransmisikan pada entitas pusat seperti server, c</w:t>
      </w:r>
      <w:r w:rsidR="00DC6F5E">
        <w:rPr>
          <w:i/>
          <w:lang w:val="id-ID"/>
        </w:rPr>
        <w:t xml:space="preserve">luster head, </w:t>
      </w:r>
      <w:r w:rsidR="00DC6F5E">
        <w:rPr>
          <w:lang w:val="id-ID"/>
        </w:rPr>
        <w:t xml:space="preserve">dsb, yang mana hal ini dapat dilakukan menggunakan teknologi kabel atau berbasis </w:t>
      </w:r>
      <w:r w:rsidR="00DC6F5E">
        <w:rPr>
          <w:i/>
          <w:lang w:val="id-ID"/>
        </w:rPr>
        <w:t xml:space="preserve">wireless. </w:t>
      </w:r>
      <w:r w:rsidR="00DC6F5E" w:rsidRPr="00DC6F5E">
        <w:rPr>
          <w:lang w:val="id-ID"/>
        </w:rPr>
        <w:t>c)</w:t>
      </w:r>
      <w:r w:rsidR="00DC6F5E">
        <w:rPr>
          <w:i/>
          <w:lang w:val="id-ID"/>
        </w:rPr>
        <w:t xml:space="preserve"> Data Processing</w:t>
      </w:r>
      <w:r w:rsidR="00DC6F5E">
        <w:rPr>
          <w:lang w:val="id-ID"/>
        </w:rPr>
        <w:t xml:space="preserve">, setelah data dari sensor dikirimkan menuju server, data perlu diproses untuk selanjutnya ditampilkan pada </w:t>
      </w:r>
      <w:r w:rsidR="00DC6F5E">
        <w:rPr>
          <w:i/>
          <w:lang w:val="id-ID"/>
        </w:rPr>
        <w:t>user</w:t>
      </w:r>
      <w:r w:rsidR="00DC6F5E">
        <w:rPr>
          <w:lang w:val="id-ID"/>
        </w:rPr>
        <w:t>.</w:t>
      </w:r>
    </w:p>
    <w:p w14:paraId="4DF18D19" w14:textId="4E9A17A2" w:rsidR="00424DC7" w:rsidRDefault="00DC6F5E" w:rsidP="00367CAC">
      <w:pPr>
        <w:pStyle w:val="PTIIKBodyTextFirstIndent"/>
        <w:rPr>
          <w:lang w:val="id-ID"/>
        </w:rPr>
      </w:pPr>
      <w:r>
        <w:rPr>
          <w:lang w:val="id-ID"/>
        </w:rPr>
        <w:t xml:space="preserve">Tantangan sistem </w:t>
      </w:r>
      <w:r>
        <w:rPr>
          <w:i/>
          <w:lang w:val="id-ID"/>
        </w:rPr>
        <w:t>indoor localization</w:t>
      </w:r>
      <w:r>
        <w:rPr>
          <w:lang w:val="id-ID"/>
        </w:rPr>
        <w:t xml:space="preserve"> pada lingkungan IoT adalah : a) Privasi dan Keamanan, yakni bagaimana memberikan keamanan pada lokasi serta privasi dari user dari pihak atau entitas yang tidak </w:t>
      </w:r>
      <w:r w:rsidR="002C1B44">
        <w:rPr>
          <w:lang w:val="id-ID"/>
        </w:rPr>
        <w:t xml:space="preserve">berwenang. b) Heterogenitas dan diversitas, yakni bagaimana memadukan berbagai macam perangkat yang berbeda jenis dalam hal semisal teknologi komunikasi yang digunakan (contoh : SigFox, LoRa, Wifi, BLE, dsb) agar dapat terhubung dan bisa bekerja secara bersamaan. c) Manajemen Jaringan dan </w:t>
      </w:r>
      <w:r w:rsidR="002C1B44">
        <w:rPr>
          <w:i/>
          <w:lang w:val="id-ID"/>
        </w:rPr>
        <w:t>Scalability</w:t>
      </w:r>
      <w:r w:rsidR="002C1B44">
        <w:rPr>
          <w:lang w:val="id-ID"/>
        </w:rPr>
        <w:t xml:space="preserve">, yakni bagaimana memanajemen jaringan saat ada sinyal/paket tambahan yang digunakan untuk </w:t>
      </w:r>
      <w:r w:rsidR="002C1B44">
        <w:rPr>
          <w:i/>
          <w:lang w:val="id-ID"/>
        </w:rPr>
        <w:t>localization</w:t>
      </w:r>
      <w:r w:rsidR="002C1B44">
        <w:rPr>
          <w:lang w:val="id-ID"/>
        </w:rPr>
        <w:t xml:space="preserve"> dapat menghasilkan gangguan dalam komunikasi serta mengurangi efisiensi pada jaringan IoT dan jaringan konvensional yang beroperasi dalam frekuensi yang sama. d) Yang terakhir adalah tantangan dalam perangkat IoT yang digunakan, dimana biasanya perangkat-perangkat IoT tersebut memilik</w:t>
      </w:r>
      <w:r w:rsidR="00E20F77">
        <w:rPr>
          <w:lang w:val="id-ID"/>
        </w:rPr>
        <w:t>i harga yang murah sehingga hanya dpat melakukan tugas-tugas yang terbatas seperti mengumpulkan data (</w:t>
      </w:r>
      <w:r w:rsidR="00E20F77" w:rsidRPr="00E20F77">
        <w:rPr>
          <w:i/>
          <w:lang w:val="id-ID"/>
        </w:rPr>
        <w:t>sensing</w:t>
      </w:r>
      <w:r w:rsidR="00E20F77">
        <w:rPr>
          <w:lang w:val="id-ID"/>
        </w:rPr>
        <w:t xml:space="preserve">) atau hanya sebagai </w:t>
      </w:r>
      <w:r w:rsidR="00E20F77">
        <w:rPr>
          <w:i/>
          <w:lang w:val="id-ID"/>
        </w:rPr>
        <w:t xml:space="preserve">data transmission </w:t>
      </w:r>
      <w:r w:rsidR="00E20F77">
        <w:rPr>
          <w:lang w:val="id-ID"/>
        </w:rPr>
        <w:t>saja, sehingga hal ini perlu diperhatikan dalam pengimplementasiannya.</w:t>
      </w:r>
    </w:p>
    <w:p w14:paraId="13A583DA" w14:textId="76B06710" w:rsidR="00D76B24" w:rsidRDefault="00D76B24" w:rsidP="00367CAC">
      <w:pPr>
        <w:pStyle w:val="PTIIKBodyTextFirstIndent"/>
        <w:rPr>
          <w:lang w:val="id-ID"/>
        </w:rPr>
      </w:pPr>
      <w:r>
        <w:rPr>
          <w:lang w:val="id-ID"/>
        </w:rPr>
        <w:t xml:space="preserve">Pada jurnal ini, dijelaskan juga evaluasi untuk sistem </w:t>
      </w:r>
      <w:r>
        <w:rPr>
          <w:i/>
          <w:lang w:val="id-ID"/>
        </w:rPr>
        <w:t>indoor localization</w:t>
      </w:r>
      <w:r>
        <w:rPr>
          <w:lang w:val="id-ID"/>
        </w:rPr>
        <w:t xml:space="preserve">. Adapun aspek-aspek yang dievaluasi pada sistem </w:t>
      </w:r>
      <w:r>
        <w:rPr>
          <w:i/>
          <w:lang w:val="id-ID"/>
        </w:rPr>
        <w:t>indoor localization</w:t>
      </w:r>
      <w:r>
        <w:rPr>
          <w:lang w:val="id-ID"/>
        </w:rPr>
        <w:t xml:space="preserve"> adalah 1) </w:t>
      </w:r>
      <w:r w:rsidRPr="00D76B24">
        <w:rPr>
          <w:i/>
          <w:lang w:val="id-ID"/>
        </w:rPr>
        <w:t>Availbility</w:t>
      </w:r>
      <w:r>
        <w:rPr>
          <w:lang w:val="id-ID"/>
        </w:rPr>
        <w:t xml:space="preserve">, yakni kesiapan dan ketersediaan sistem pada perangkat user. Hal ini adalah salah satu aspek penting pada sistem </w:t>
      </w:r>
      <w:r>
        <w:rPr>
          <w:i/>
          <w:lang w:val="id-ID"/>
        </w:rPr>
        <w:t>indoor localization</w:t>
      </w:r>
      <w:r>
        <w:rPr>
          <w:lang w:val="id-ID"/>
        </w:rPr>
        <w:t xml:space="preserve">. 2) </w:t>
      </w:r>
      <w:r>
        <w:rPr>
          <w:i/>
          <w:lang w:val="id-ID"/>
        </w:rPr>
        <w:t>Cost/</w:t>
      </w:r>
      <w:r>
        <w:rPr>
          <w:lang w:val="id-ID"/>
        </w:rPr>
        <w:t xml:space="preserve">Biaya, dimana biaya dari sistem </w:t>
      </w:r>
      <w:r>
        <w:rPr>
          <w:i/>
          <w:lang w:val="id-ID"/>
        </w:rPr>
        <w:t xml:space="preserve">indoor localization </w:t>
      </w:r>
      <w:r>
        <w:rPr>
          <w:lang w:val="id-ID"/>
        </w:rPr>
        <w:t xml:space="preserve">haruslah terjangkau oleh user, karena sebagian user bisa jadi adalah pelaku bisnis kecil yang tidak mampu membeli apabila harga yang terlalu mahal. 3) Efisiensi Energi, hal ini juga hal yang penting dalam sistem </w:t>
      </w:r>
      <w:r w:rsidR="003E7A0E">
        <w:rPr>
          <w:i/>
          <w:lang w:val="id-ID"/>
        </w:rPr>
        <w:t>indoor localization</w:t>
      </w:r>
      <w:r w:rsidR="003E7A0E">
        <w:rPr>
          <w:lang w:val="id-ID"/>
        </w:rPr>
        <w:t xml:space="preserve"> karena tujuan utama dari </w:t>
      </w:r>
      <w:r w:rsidR="003E7A0E">
        <w:rPr>
          <w:i/>
          <w:lang w:val="id-ID"/>
        </w:rPr>
        <w:t>localization</w:t>
      </w:r>
      <w:r w:rsidR="003E7A0E">
        <w:rPr>
          <w:lang w:val="id-ID"/>
        </w:rPr>
        <w:t xml:space="preserve"> adalah untuk mengembangkan pelayanan kepada user, sehingga sistem yang menghabiskan energi yang banyak besar kemungkinan tidak akan digunakan. 4) Jangkauan Penerimaan, yakni jangkauan dari sistem harus mencakup bangunan semisal perkantoran, rumah sakit, mall, dsb. 5) Akurasi, hal ini juga salaha satu </w:t>
      </w:r>
      <w:r w:rsidR="003E7A0E">
        <w:rPr>
          <w:lang w:val="id-ID"/>
        </w:rPr>
        <w:lastRenderedPageBreak/>
        <w:t xml:space="preserve">aspek yang penting, karena sistem </w:t>
      </w:r>
      <w:r w:rsidR="003E7A0E">
        <w:rPr>
          <w:i/>
          <w:lang w:val="id-ID"/>
        </w:rPr>
        <w:t>indoor localization</w:t>
      </w:r>
      <w:r w:rsidR="003E7A0E">
        <w:rPr>
          <w:lang w:val="id-ID"/>
        </w:rPr>
        <w:t xml:space="preserve"> memiliki tujuan untuk menentukan lokasi dari objek sehingga objek atau user dapat mengetahui lokasi dimana dia berada, maka jika terlalu banyak kesalahan dalam menentukan posisi atau lokasi, tujuan dari menentukan lokasi akan sia-sia dan membuat sistem menjadi tidak berguna. 6) </w:t>
      </w:r>
      <w:r w:rsidR="003E7A0E">
        <w:rPr>
          <w:i/>
          <w:lang w:val="id-ID"/>
        </w:rPr>
        <w:t>Latency/Delay</w:t>
      </w:r>
      <w:r w:rsidR="003E7A0E">
        <w:rPr>
          <w:lang w:val="id-ID"/>
        </w:rPr>
        <w:t xml:space="preserve">, hal ini berkaitan dengan seberapa cepat sistem dalam menentukan lokasi dari objek atau user. Sistem </w:t>
      </w:r>
      <w:r w:rsidR="003E7A0E">
        <w:rPr>
          <w:i/>
          <w:lang w:val="id-ID"/>
        </w:rPr>
        <w:t>Indoor localization</w:t>
      </w:r>
      <w:r w:rsidR="003E7A0E">
        <w:rPr>
          <w:lang w:val="id-ID"/>
        </w:rPr>
        <w:t xml:space="preserve"> idealnya dapat melakukan penentuan lokasi secara </w:t>
      </w:r>
      <w:r w:rsidR="003E7A0E">
        <w:rPr>
          <w:i/>
          <w:lang w:val="id-ID"/>
        </w:rPr>
        <w:t>real-time</w:t>
      </w:r>
      <w:r w:rsidR="003E7A0E">
        <w:rPr>
          <w:lang w:val="id-ID"/>
        </w:rPr>
        <w:t xml:space="preserve"> dimana objek dapat langsung diketahui lokasinya tanpa harus menunggu lama. 7) </w:t>
      </w:r>
      <w:r w:rsidR="003E7A0E">
        <w:rPr>
          <w:i/>
          <w:lang w:val="id-ID"/>
        </w:rPr>
        <w:t>Scalability</w:t>
      </w:r>
      <w:r w:rsidR="003E7A0E">
        <w:rPr>
          <w:lang w:val="id-ID"/>
        </w:rPr>
        <w:t xml:space="preserve">, sistem </w:t>
      </w:r>
      <w:r w:rsidR="003E7A0E">
        <w:rPr>
          <w:i/>
          <w:lang w:val="id-ID"/>
        </w:rPr>
        <w:t>indoor localization</w:t>
      </w:r>
      <w:r w:rsidR="00AE40CD">
        <w:rPr>
          <w:lang w:val="id-ID"/>
        </w:rPr>
        <w:t xml:space="preserve"> idealnya dapat melakukan penentuan lokasi secara bersamaan kepada sejumlah besar user dan dalam cakupan yang luas.</w:t>
      </w:r>
    </w:p>
    <w:p w14:paraId="57227ED5" w14:textId="77777777" w:rsidR="00E20EA7" w:rsidRPr="003E7A0E" w:rsidRDefault="00E20EA7" w:rsidP="00367CAC">
      <w:pPr>
        <w:pStyle w:val="PTIIKBodyTextFirstIndent"/>
        <w:rPr>
          <w:lang w:val="id-ID"/>
        </w:rPr>
      </w:pPr>
      <w:bookmarkStart w:id="27" w:name="_GoBack"/>
      <w:bookmarkEnd w:id="27"/>
    </w:p>
    <w:p w14:paraId="67F8B07B" w14:textId="456277FA" w:rsidR="00E42AA9" w:rsidRDefault="00246BBA" w:rsidP="0073645E">
      <w:pPr>
        <w:pStyle w:val="Heading2"/>
        <w:rPr>
          <w:lang w:val="en-US"/>
        </w:rPr>
      </w:pPr>
      <w:bookmarkStart w:id="28" w:name="_Toc39072160"/>
      <w:r>
        <w:t>Sistem Pelacakan Dalam Gedung (Indoor Localization)</w:t>
      </w:r>
      <w:bookmarkEnd w:id="28"/>
    </w:p>
    <w:p w14:paraId="3AF9CB7C" w14:textId="78D0FB21"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EA40F6">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 xml:space="preserve">(Chan </w:t>
      </w:r>
      <w:r w:rsidR="00B80779">
        <w:rPr>
          <w:noProof/>
        </w:rPr>
        <w:t>dan</w:t>
      </w:r>
      <w:r w:rsidR="00246BBA" w:rsidRPr="004E5FCC">
        <w:rPr>
          <w:noProof/>
        </w:rPr>
        <w:t xml:space="preserve">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4DCE7519"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w:t>
      </w:r>
      <w:r w:rsidR="00B80779">
        <w:t>dan</w:t>
      </w:r>
      <w:r w:rsidR="00E63D47">
        <w:t xml:space="preserve">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CE4C56">
        <w:fldChar w:fldCharType="begin" w:fldLock="1"/>
      </w:r>
      <w:r w:rsidR="00CE4C56">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CE4C56">
        <w:fldChar w:fldCharType="separate"/>
      </w:r>
      <w:r w:rsidR="00CE4C56" w:rsidRPr="00CE4C56">
        <w:rPr>
          <w:noProof/>
        </w:rPr>
        <w:t>(Zafari, Gkelias and Leung, 2019)</w:t>
      </w:r>
      <w:r w:rsidR="00CE4C56">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EA40F6">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manualFormatting":"(Li, Yang dan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 xml:space="preserve">(Li, Yang </w:t>
      </w:r>
      <w:r w:rsidR="00B80779">
        <w:rPr>
          <w:noProof/>
        </w:rPr>
        <w:t>dan</w:t>
      </w:r>
      <w:r w:rsidR="00595A6D" w:rsidRPr="00595A6D">
        <w:rPr>
          <w:noProof/>
        </w:rPr>
        <w:t xml:space="preserve"> Zhou, 2008)</w:t>
      </w:r>
      <w:r w:rsidR="00595A6D">
        <w:fldChar w:fldCharType="end"/>
      </w:r>
      <w:r w:rsidR="00595A6D">
        <w:t>.</w:t>
      </w:r>
    </w:p>
    <w:p w14:paraId="1C002965" w14:textId="07A95A12" w:rsidR="00420D6A" w:rsidRDefault="00912D62" w:rsidP="001D6BFF">
      <w:pPr>
        <w:pStyle w:val="Heading2"/>
        <w:rPr>
          <w:lang w:val="en-US"/>
        </w:rPr>
      </w:pPr>
      <w:bookmarkStart w:id="29" w:name="_Toc39072161"/>
      <w:r w:rsidRPr="00912D62">
        <w:t>Fingerprinting</w:t>
      </w:r>
      <w:bookmarkEnd w:id="29"/>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5BE498F8"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hasil dari pelacakan.</w:t>
      </w:r>
      <w:r w:rsidR="00CE4C56">
        <w:rPr>
          <w:lang w:eastAsia="id-ID"/>
        </w:rPr>
        <w:fldChar w:fldCharType="begin" w:fldLock="1"/>
      </w:r>
      <w:r w:rsidR="00CE4C56">
        <w:rPr>
          <w:lang w:eastAsia="id-ID"/>
        </w:rP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operties":{"noteIndex":0},"schema":"https://github.com/citation-style-language/schema/raw/master/csl-citation.json"}</w:instrText>
      </w:r>
      <w:r w:rsidR="00CE4C56">
        <w:rPr>
          <w:lang w:eastAsia="id-ID"/>
        </w:rPr>
        <w:fldChar w:fldCharType="separate"/>
      </w:r>
      <w:r w:rsidR="00CE4C56" w:rsidRPr="00CE4C56">
        <w:rPr>
          <w:noProof/>
          <w:lang w:eastAsia="id-ID"/>
        </w:rPr>
        <w:t>(Zafari, Gkelias and Leung, 2019)</w:t>
      </w:r>
      <w:r w:rsidR="00CE4C56">
        <w:rPr>
          <w:lang w:eastAsia="id-ID"/>
        </w:rPr>
        <w:fldChar w:fldCharType="end"/>
      </w:r>
      <w:r w:rsidR="00EB595B">
        <w:rPr>
          <w:lang w:eastAsia="id-ID"/>
        </w:rPr>
        <w:t>.</w:t>
      </w:r>
    </w:p>
    <w:p w14:paraId="4370D2CE" w14:textId="5DA61C38" w:rsidR="00B64ADC" w:rsidRDefault="00B64ADC" w:rsidP="00B64ADC">
      <w:pPr>
        <w:pStyle w:val="Heading2"/>
      </w:pPr>
      <w:bookmarkStart w:id="30" w:name="_Toc39072162"/>
      <w:r>
        <w:t>Bluetooth Low Energy (BLE)</w:t>
      </w:r>
      <w:bookmarkEnd w:id="30"/>
    </w:p>
    <w:p w14:paraId="6A7FFA4F" w14:textId="29E88DE1"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w:t>
      </w:r>
      <w:r w:rsidR="00B80779">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79E6139"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EA40F6">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sidR="00B80779">
        <w:rPr>
          <w:rStyle w:val="selectable"/>
          <w:noProof/>
          <w:color w:val="000000"/>
        </w:rPr>
        <w:t>dan</w:t>
      </w:r>
      <w:r w:rsidRPr="006A5C3D">
        <w:rPr>
          <w:rStyle w:val="selectable"/>
          <w:noProof/>
          <w:color w:val="000000"/>
        </w:rPr>
        <w:t xml:space="preserve"> Harle, 2015)</w:t>
      </w:r>
      <w:r>
        <w:rPr>
          <w:rStyle w:val="selectable"/>
          <w:color w:val="000000"/>
        </w:rPr>
        <w:fldChar w:fldCharType="end"/>
      </w:r>
      <w:r w:rsidR="00097C13">
        <w:rPr>
          <w:rStyle w:val="selectable"/>
          <w:color w:val="000000"/>
        </w:rPr>
        <w:t>.</w:t>
      </w:r>
    </w:p>
    <w:p w14:paraId="4545505D" w14:textId="486454DF"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sidR="00EA40F6">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sidR="00B80779">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61197E70" w:rsidR="00097C13" w:rsidRDefault="00097C13" w:rsidP="00097C13">
      <w:pPr>
        <w:pStyle w:val="Caption"/>
        <w:rPr>
          <w:i/>
        </w:rPr>
      </w:pPr>
      <w:bookmarkStart w:id="31" w:name="_Toc39071985"/>
      <w:r>
        <w:t xml:space="preserve">Gambar </w:t>
      </w:r>
      <w:r w:rsidR="00DC4D1D">
        <w:fldChar w:fldCharType="begin"/>
      </w:r>
      <w:r w:rsidR="00DC4D1D">
        <w:instrText xml:space="preserve"> STYLEREF 1 \s </w:instrText>
      </w:r>
      <w:r w:rsidR="00DC4D1D">
        <w:fldChar w:fldCharType="separate"/>
      </w:r>
      <w:r w:rsidR="00DC4D1D">
        <w:rPr>
          <w:noProof/>
        </w:rPr>
        <w:t>2</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BLE </w:t>
      </w:r>
      <w:r w:rsidRPr="00097C13">
        <w:rPr>
          <w:i/>
        </w:rPr>
        <w:t>channels</w:t>
      </w:r>
      <w:bookmarkEnd w:id="31"/>
    </w:p>
    <w:p w14:paraId="25D7AA2D" w14:textId="35776E3E" w:rsidR="00097C13" w:rsidRDefault="00097C13" w:rsidP="00097C13">
      <w:pPr>
        <w:pStyle w:val="BodyText"/>
        <w:jc w:val="center"/>
      </w:pPr>
      <w:r>
        <w:t xml:space="preserve">Sumber : </w:t>
      </w:r>
      <w:r>
        <w:fldChar w:fldCharType="begin" w:fldLock="1"/>
      </w:r>
      <w:r w:rsidR="00EA40F6">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 xml:space="preserve">Faragher </w:t>
      </w:r>
      <w:r w:rsidR="00B80779">
        <w:rPr>
          <w:noProof/>
        </w:rPr>
        <w:t>dan</w:t>
      </w:r>
      <w:r w:rsidRPr="00097C13">
        <w:rPr>
          <w:noProof/>
        </w:rPr>
        <w:t xml:space="preserve"> Harle, 2015</w:t>
      </w:r>
      <w:r>
        <w:fldChar w:fldCharType="end"/>
      </w:r>
    </w:p>
    <w:p w14:paraId="735CDC8A" w14:textId="3C3B5F2F" w:rsidR="0020531B" w:rsidRDefault="0020531B" w:rsidP="0020531B">
      <w:pPr>
        <w:pStyle w:val="BodyText"/>
        <w:ind w:firstLine="426"/>
      </w:pPr>
      <w:r>
        <w:t xml:space="preserve">Protokol BLE menggunakan pesan berdurasi singkat untuk menghemat penggunaan baterai. </w:t>
      </w:r>
      <w:r>
        <w:fldChar w:fldCharType="begin" w:fldLock="1"/>
      </w:r>
      <w:r w:rsidR="00EA40F6">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manualFormatting":"(Heydon dan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sidR="00B80779">
        <w:rPr>
          <w:noProof/>
        </w:rPr>
        <w:t>dan</w:t>
      </w:r>
      <w:r w:rsidRPr="0020531B">
        <w:rPr>
          <w:noProof/>
        </w:rPr>
        <w:t xml:space="preserve">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EA40F6">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 xml:space="preserve">(Faragher </w:t>
      </w:r>
      <w:r w:rsidR="00B80779">
        <w:rPr>
          <w:noProof/>
        </w:rPr>
        <w:t>dan</w:t>
      </w:r>
      <w:r w:rsidR="003A2C95" w:rsidRPr="003A2C95">
        <w:rPr>
          <w:noProof/>
        </w:rPr>
        <w:t xml:space="preserve">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32" w:name="_Toc20222285"/>
      <w:bookmarkStart w:id="33" w:name="_Toc39072163"/>
      <w:r>
        <w:lastRenderedPageBreak/>
        <w:t xml:space="preserve">Algoritma </w:t>
      </w:r>
      <w:r w:rsidRPr="00AE7380">
        <w:t>k-nearest-neighbor</w:t>
      </w:r>
      <w:r>
        <w:t xml:space="preserve"> (KNN)</w:t>
      </w:r>
      <w:bookmarkEnd w:id="32"/>
      <w:bookmarkEnd w:id="33"/>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3E93CF11" w:rsidR="0088692A" w:rsidRDefault="004B0C99" w:rsidP="004B0C99">
      <w:pPr>
        <w:pStyle w:val="Caption"/>
      </w:pPr>
      <w:bookmarkStart w:id="34" w:name="_Toc39071986"/>
      <w:r>
        <w:t xml:space="preserve">Gambar </w:t>
      </w:r>
      <w:r w:rsidR="00DC4D1D">
        <w:fldChar w:fldCharType="begin"/>
      </w:r>
      <w:r w:rsidR="00DC4D1D">
        <w:instrText xml:space="preserve"> STYLEREF 1 \s </w:instrText>
      </w:r>
      <w:r w:rsidR="00DC4D1D">
        <w:fldChar w:fldCharType="separate"/>
      </w:r>
      <w:r w:rsidR="00DC4D1D">
        <w:rPr>
          <w:noProof/>
        </w:rPr>
        <w:t>2</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t xml:space="preserve"> Contoh data pembelajaran</w:t>
      </w:r>
      <w:bookmarkEnd w:id="34"/>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5" w:name="_Toc39072164"/>
      <w:r>
        <w:rPr>
          <w:lang w:val="en-US"/>
        </w:rPr>
        <w:lastRenderedPageBreak/>
        <w:t>METODOLOGI</w:t>
      </w:r>
      <w:r w:rsidR="00887B4E">
        <w:rPr>
          <w:lang w:val="en-US"/>
        </w:rPr>
        <w:t xml:space="preserve"> PENELITIAN</w:t>
      </w:r>
      <w:bookmarkEnd w:id="35"/>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F60633" w:rsidRPr="00EC6457" w:rsidRDefault="00F60633"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F60633" w:rsidRPr="00EC6457" w:rsidRDefault="00F60633"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235D9E2" w:rsidR="007C7977" w:rsidRDefault="007C7977" w:rsidP="007C7977">
      <w:pPr>
        <w:pStyle w:val="Caption"/>
      </w:pPr>
      <w:bookmarkStart w:id="36" w:name="_Toc535789894"/>
      <w:bookmarkStart w:id="37" w:name="_Toc39071987"/>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Metodologi Penelitian</w:t>
      </w:r>
      <w:bookmarkEnd w:id="36"/>
      <w:bookmarkEnd w:id="37"/>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8" w:name="_Toc20222287"/>
      <w:bookmarkStart w:id="39" w:name="_Toc39072165"/>
      <w:r>
        <w:lastRenderedPageBreak/>
        <w:t>Identifikasi Masalah</w:t>
      </w:r>
      <w:bookmarkEnd w:id="38"/>
      <w:bookmarkEnd w:id="39"/>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0" w:name="_Toc20222288"/>
      <w:bookmarkStart w:id="41" w:name="_Toc39072166"/>
      <w:r>
        <w:t>Studi Literatur</w:t>
      </w:r>
      <w:bookmarkEnd w:id="40"/>
      <w:bookmarkEnd w:id="41"/>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42" w:name="_Toc20222289"/>
      <w:bookmarkStart w:id="43" w:name="_Toc39072167"/>
      <w:r>
        <w:t>Analisis Kebutuhan</w:t>
      </w:r>
      <w:bookmarkEnd w:id="42"/>
      <w:bookmarkEnd w:id="43"/>
    </w:p>
    <w:p w14:paraId="317DE7DE" w14:textId="14886BC6"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w:t>
      </w:r>
      <w:r w:rsidR="00B80779">
        <w:t>dan</w:t>
      </w:r>
      <w:r w:rsidR="00755101">
        <w:t>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44FBEFD9" w:rsidR="002A3AF7" w:rsidRDefault="002A3AF7" w:rsidP="002A3AF7">
      <w:pPr>
        <w:pStyle w:val="Caption"/>
      </w:pPr>
      <w:bookmarkStart w:id="44" w:name="_Toc39072122"/>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ebutuhan Komponen Sistem</w:t>
      </w:r>
      <w:bookmarkEnd w:id="44"/>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5" w:name="_Toc20222291"/>
      <w:bookmarkStart w:id="46" w:name="_Toc39072168"/>
      <w:r>
        <w:lastRenderedPageBreak/>
        <w:t>Perancangan Sistem</w:t>
      </w:r>
      <w:bookmarkEnd w:id="45"/>
      <w:bookmarkEnd w:id="46"/>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368C5EA7" w:rsidR="00817E27" w:rsidRPr="00817E27" w:rsidRDefault="00817E27" w:rsidP="00817E27">
      <w:pPr>
        <w:pStyle w:val="Caption"/>
      </w:pPr>
      <w:bookmarkStart w:id="47" w:name="_Toc39071988"/>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rPr>
          <w:lang w:val="en-US"/>
        </w:rPr>
        <w:t xml:space="preserve"> Denah Implementasi </w:t>
      </w:r>
      <w:r>
        <w:t>Sistem</w:t>
      </w:r>
      <w:bookmarkEnd w:id="47"/>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48" w:name="_Toc39072169"/>
      <w:r>
        <w:t xml:space="preserve">Perancangan Tahap </w:t>
      </w:r>
      <w:r w:rsidR="00155246">
        <w:rPr>
          <w:i/>
        </w:rPr>
        <w:t>O</w:t>
      </w:r>
      <w:r>
        <w:rPr>
          <w:i/>
        </w:rPr>
        <w:t>ffline</w:t>
      </w:r>
      <w:bookmarkEnd w:id="48"/>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F46D649" w:rsidR="002A3AF7" w:rsidRDefault="002A3AF7" w:rsidP="002A3AF7">
      <w:pPr>
        <w:pStyle w:val="Caption"/>
        <w:rPr>
          <w:i/>
        </w:rPr>
      </w:pPr>
      <w:bookmarkStart w:id="49" w:name="_Toc39071989"/>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3</w:t>
      </w:r>
      <w:r w:rsidR="00DC4D1D">
        <w:fldChar w:fldCharType="end"/>
      </w:r>
      <w:r>
        <w:t xml:space="preserve"> Skema Implementasi Tahap </w:t>
      </w:r>
      <w:r>
        <w:rPr>
          <w:i/>
        </w:rPr>
        <w:t>Offline</w:t>
      </w:r>
      <w:bookmarkEnd w:id="49"/>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6E75B02D" w:rsidR="002A3AF7" w:rsidRDefault="002A3AF7" w:rsidP="002A3AF7">
      <w:pPr>
        <w:pStyle w:val="Caption"/>
        <w:rPr>
          <w:i/>
          <w:lang w:val="en-US"/>
        </w:rPr>
      </w:pPr>
      <w:bookmarkStart w:id="50" w:name="_Toc39071990"/>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4</w:t>
      </w:r>
      <w:r w:rsidR="00DC4D1D">
        <w:fldChar w:fldCharType="end"/>
      </w:r>
      <w:r>
        <w:rPr>
          <w:lang w:val="en-US"/>
        </w:rPr>
        <w:t xml:space="preserve"> Alur Implementasi Tahap </w:t>
      </w:r>
      <w:r w:rsidRPr="00540F58">
        <w:rPr>
          <w:i/>
          <w:lang w:val="en-US"/>
        </w:rPr>
        <w:t>Offline</w:t>
      </w:r>
      <w:bookmarkEnd w:id="50"/>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526FA54" w:rsidR="002A3AF7" w:rsidRDefault="002A3AF7" w:rsidP="002A3AF7">
      <w:pPr>
        <w:pStyle w:val="Caption"/>
      </w:pPr>
      <w:bookmarkStart w:id="51" w:name="_Toc39072123"/>
      <w:r>
        <w:lastRenderedPageBreak/>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Format Data Training</w:t>
      </w:r>
      <w:bookmarkEnd w:id="51"/>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52" w:name="_Toc39072170"/>
      <w:r>
        <w:rPr>
          <w:lang w:val="en-US"/>
        </w:rPr>
        <w:t xml:space="preserve">Perancangan Tahap </w:t>
      </w:r>
      <w:r>
        <w:rPr>
          <w:i/>
          <w:lang w:val="en-US"/>
        </w:rPr>
        <w:t>Online</w:t>
      </w:r>
      <w:bookmarkEnd w:id="52"/>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D4F1DE3" w:rsidR="002A3AF7" w:rsidRDefault="002A3AF7" w:rsidP="002A3AF7">
      <w:pPr>
        <w:pStyle w:val="Caption"/>
        <w:rPr>
          <w:i/>
          <w:lang w:val="en-US"/>
        </w:rPr>
      </w:pPr>
      <w:bookmarkStart w:id="53" w:name="_Toc39071991"/>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5</w:t>
      </w:r>
      <w:r w:rsidR="00DC4D1D">
        <w:fldChar w:fldCharType="end"/>
      </w:r>
      <w:r>
        <w:rPr>
          <w:lang w:val="en-US"/>
        </w:rPr>
        <w:t xml:space="preserve"> Skema Implementasi Tahap </w:t>
      </w:r>
      <w:r>
        <w:rPr>
          <w:i/>
          <w:lang w:val="en-US"/>
        </w:rPr>
        <w:t>Online</w:t>
      </w:r>
      <w:bookmarkEnd w:id="53"/>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17B274C5" w:rsidR="007A0BE8" w:rsidRDefault="00317798" w:rsidP="00317798">
      <w:pPr>
        <w:pStyle w:val="Caption"/>
      </w:pPr>
      <w:bookmarkStart w:id="54" w:name="_Toc39071992"/>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6</w:t>
      </w:r>
      <w:r w:rsidR="00DC4D1D">
        <w:fldChar w:fldCharType="end"/>
      </w:r>
      <w:r>
        <w:t xml:space="preserve"> Alur Tahap </w:t>
      </w:r>
      <w:r>
        <w:rPr>
          <w:i/>
        </w:rPr>
        <w:t>Online</w:t>
      </w:r>
      <w:bookmarkEnd w:id="54"/>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9290013" w:rsidR="00F26490" w:rsidRDefault="00F26490" w:rsidP="00F26490">
      <w:pPr>
        <w:pStyle w:val="Caption"/>
      </w:pPr>
      <w:bookmarkStart w:id="55" w:name="_Toc39072124"/>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Format </w:t>
      </w:r>
      <w:r w:rsidRPr="00F26490">
        <w:rPr>
          <w:i/>
        </w:rPr>
        <w:t>File Log</w:t>
      </w:r>
      <w:bookmarkEnd w:id="55"/>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56" w:name="_Toc39072171"/>
      <w:r>
        <w:t xml:space="preserve">Perancangan </w:t>
      </w:r>
      <w:r w:rsidRPr="00763204">
        <w:t xml:space="preserve">Pengujian Akurasi Kesalahan </w:t>
      </w:r>
      <w:r w:rsidR="00D909D8">
        <w:t>Sistem</w:t>
      </w:r>
      <w:bookmarkEnd w:id="56"/>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val="en-US"/>
        </w:rPr>
        <w:lastRenderedPageBreak/>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2738EFE0" w:rsidR="00F8329C" w:rsidRDefault="00F8329C" w:rsidP="00F8329C">
      <w:pPr>
        <w:pStyle w:val="Caption"/>
      </w:pPr>
      <w:bookmarkStart w:id="57" w:name="_Toc39071993"/>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7</w:t>
      </w:r>
      <w:r w:rsidR="00DC4D1D">
        <w:fldChar w:fldCharType="end"/>
      </w:r>
      <w:r>
        <w:t xml:space="preserve"> Alur Pengujian Akurasi Kesalahan </w:t>
      </w:r>
      <w:r w:rsidR="00D909D8">
        <w:t>Sistem</w:t>
      </w:r>
      <w:bookmarkEnd w:id="57"/>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lastRenderedPageBreak/>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54B998D5" w:rsidR="00F8329C" w:rsidRPr="004A138A" w:rsidRDefault="00F8329C" w:rsidP="00F8329C">
      <w:pPr>
        <w:pStyle w:val="Caption"/>
      </w:pPr>
      <w:bookmarkStart w:id="58" w:name="_Toc39072125"/>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Format </w:t>
      </w:r>
      <w:r>
        <w:rPr>
          <w:i/>
        </w:rPr>
        <w:t>file log</w:t>
      </w:r>
      <w:r>
        <w:t xml:space="preserve"> Pengujian Akurasi Kesalahan </w:t>
      </w:r>
      <w:r w:rsidR="00D909D8">
        <w:t>Sistem</w:t>
      </w:r>
      <w:bookmarkEnd w:id="58"/>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59" w:name="_Toc39072172"/>
      <w:r>
        <w:t xml:space="preserve">Perancangan </w:t>
      </w:r>
      <w:r w:rsidR="00F8329C" w:rsidRPr="00763204">
        <w:t xml:space="preserve">Pengujian Akurasi Kesalahan </w:t>
      </w:r>
      <w:r w:rsidR="00E760C1">
        <w:t xml:space="preserve">Sistem Pada Tiap </w:t>
      </w:r>
      <w:r w:rsidR="00F8329C" w:rsidRPr="00763204">
        <w:t>Sub-Lokasi</w:t>
      </w:r>
      <w:bookmarkEnd w:id="59"/>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50126244" w:rsidR="00F8329C" w:rsidRDefault="00F8329C" w:rsidP="00F8329C">
      <w:pPr>
        <w:pStyle w:val="Caption"/>
      </w:pPr>
      <w:bookmarkStart w:id="60" w:name="_Toc39071994"/>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8</w:t>
      </w:r>
      <w:r w:rsidR="00DC4D1D">
        <w:fldChar w:fldCharType="end"/>
      </w:r>
      <w:r>
        <w:t xml:space="preserve"> Pembagian Sub Lokasi</w:t>
      </w:r>
      <w:bookmarkEnd w:id="60"/>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084B2227" w:rsidR="00F8329C" w:rsidRDefault="00F8329C" w:rsidP="00F8329C">
      <w:pPr>
        <w:pStyle w:val="Caption"/>
      </w:pPr>
      <w:bookmarkStart w:id="61" w:name="_Toc39071995"/>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9</w:t>
      </w:r>
      <w:r w:rsidR="00DC4D1D">
        <w:fldChar w:fldCharType="end"/>
      </w:r>
      <w:r>
        <w:t xml:space="preserve"> Alur Pengujian Akurasi Kesalahan Sub Lokasi</w:t>
      </w:r>
      <w:bookmarkEnd w:id="61"/>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5B6D316B" w:rsidR="00F8329C" w:rsidRPr="00155246" w:rsidRDefault="00F8329C" w:rsidP="00F8329C">
      <w:pPr>
        <w:pStyle w:val="Caption"/>
      </w:pPr>
      <w:bookmarkStart w:id="62" w:name="_Toc39072126"/>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Format </w:t>
      </w:r>
      <w:r>
        <w:rPr>
          <w:i/>
        </w:rPr>
        <w:t>file log</w:t>
      </w:r>
      <w:r>
        <w:t xml:space="preserve"> pengujian akurasi kesalahan pada tiap sub lokasi</w:t>
      </w:r>
      <w:bookmarkEnd w:id="62"/>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35D36E1D" w:rsidR="000935C8" w:rsidRPr="000935C8" w:rsidRDefault="00955548" w:rsidP="000935C8">
      <w:pPr>
        <w:pStyle w:val="Caption"/>
      </w:pPr>
      <w:bookmarkStart w:id="63" w:name="_Toc39072127"/>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rsidR="00F8329C">
        <w:t xml:space="preserve"> </w:t>
      </w:r>
      <w:r>
        <w:t xml:space="preserve">Tabel akurasi kesalahan </w:t>
      </w:r>
      <w:r w:rsidR="00050294">
        <w:t>tiap</w:t>
      </w:r>
      <w:r>
        <w:t xml:space="preserve"> sub-lokasi dalam ruang</w:t>
      </w:r>
      <w:bookmarkEnd w:id="63"/>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4" w:name="_Toc20222292"/>
      <w:bookmarkStart w:id="65" w:name="_Toc39072173"/>
      <w:r>
        <w:t>Implementasi</w:t>
      </w:r>
      <w:bookmarkEnd w:id="64"/>
      <w:bookmarkEnd w:id="65"/>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6" w:name="_Toc20222293"/>
      <w:bookmarkStart w:id="67" w:name="_Toc39072174"/>
      <w:r>
        <w:t>Pengujian</w:t>
      </w:r>
      <w:bookmarkEnd w:id="66"/>
      <w:bookmarkEnd w:id="67"/>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68" w:name="_Toc20222294"/>
      <w:bookmarkStart w:id="69" w:name="_Toc39072175"/>
      <w:r>
        <w:t>Kesimpulan dan Saran</w:t>
      </w:r>
      <w:bookmarkEnd w:id="68"/>
      <w:bookmarkEnd w:id="69"/>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0" w:name="_Toc39072176"/>
      <w:r>
        <w:rPr>
          <w:caps w:val="0"/>
        </w:rPr>
        <w:lastRenderedPageBreak/>
        <w:t>IMPLEMENTASI</w:t>
      </w:r>
      <w:r w:rsidR="00AA6315">
        <w:rPr>
          <w:caps w:val="0"/>
        </w:rPr>
        <w:t xml:space="preserve"> DAN PENGUJIAN</w:t>
      </w:r>
      <w:bookmarkEnd w:id="70"/>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C7228DF" w:rsidR="00A008A6" w:rsidRDefault="00A008A6" w:rsidP="00A008A6">
      <w:pPr>
        <w:pStyle w:val="Caption"/>
      </w:pPr>
      <w:bookmarkStart w:id="71" w:name="_Toc3907212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r w:rsidR="006B7C72">
        <w:t xml:space="preserve">Daftar </w:t>
      </w:r>
      <w:r>
        <w:t>Perangkat Dan Fungsinya</w:t>
      </w:r>
      <w:bookmarkEnd w:id="71"/>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72" w:name="_Toc39072177"/>
      <w:r>
        <w:t xml:space="preserve">Implementasi Tahap </w:t>
      </w:r>
      <w:r w:rsidRPr="003928D0">
        <w:rPr>
          <w:i/>
        </w:rPr>
        <w:t>Offline</w:t>
      </w:r>
      <w:bookmarkEnd w:id="72"/>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D6726AF" w:rsidR="00A008A6" w:rsidRDefault="00A008A6" w:rsidP="00A008A6">
      <w:pPr>
        <w:pStyle w:val="Caption"/>
      </w:pPr>
      <w:bookmarkStart w:id="73" w:name="_Toc39072129"/>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r w:rsidRPr="00A008A6">
        <w:rPr>
          <w:i/>
        </w:rPr>
        <w:t>Pseudocode</w:t>
      </w:r>
      <w:r>
        <w:t xml:space="preserve"> </w:t>
      </w:r>
      <w:r w:rsidRPr="00A008A6">
        <w:rPr>
          <w:i/>
        </w:rPr>
        <w:t>Reference</w:t>
      </w:r>
      <w:r>
        <w:t xml:space="preserve"> </w:t>
      </w:r>
      <w:r w:rsidRPr="00A008A6">
        <w:rPr>
          <w:i/>
        </w:rPr>
        <w:t>Point</w:t>
      </w:r>
      <w:bookmarkEnd w:id="73"/>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53999BEF" w:rsidR="00DB0BB6" w:rsidRPr="00C16C3B" w:rsidRDefault="00DB0BB6" w:rsidP="00DB0BB6">
      <w:pPr>
        <w:pStyle w:val="Caption"/>
        <w:rPr>
          <w:i/>
        </w:rPr>
      </w:pPr>
      <w:bookmarkStart w:id="74" w:name="_Toc39072130"/>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r>
        <w:rPr>
          <w:i/>
        </w:rPr>
        <w:t xml:space="preserve">Pseudocode </w:t>
      </w:r>
      <w:r w:rsidR="00C16C3B">
        <w:t xml:space="preserve">server menerima data dari </w:t>
      </w:r>
      <w:r w:rsidR="00C16C3B">
        <w:rPr>
          <w:i/>
        </w:rPr>
        <w:t>Reference Point</w:t>
      </w:r>
      <w:bookmarkEnd w:id="74"/>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420E169F"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w:t>
      </w:r>
      <w:r w:rsidR="00B80779">
        <w:t>dan</w:t>
      </w:r>
      <w:r>
        <w:t xml:space="preserve">ung data MAC </w:t>
      </w:r>
      <w:r>
        <w:rPr>
          <w:i/>
        </w:rPr>
        <w:t>address</w:t>
      </w:r>
      <w:r>
        <w:t xml:space="preserve"> dari mac1, mac2, mac3, mac4, atau mac5. A</w:t>
      </w:r>
      <w:r w:rsidR="00FB4183">
        <w:t>pabila meng</w:t>
      </w:r>
      <w:r w:rsidR="00B80779">
        <w:t>dan</w:t>
      </w:r>
      <w:r w:rsidR="00FB4183">
        <w:t xml:space="preserve">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75" w:name="_Toc39072178"/>
      <w:r>
        <w:t xml:space="preserve">Implementasi </w:t>
      </w:r>
      <w:r w:rsidRPr="00BB74D4">
        <w:t>Tahap</w:t>
      </w:r>
      <w:r>
        <w:t xml:space="preserve"> </w:t>
      </w:r>
      <w:r>
        <w:rPr>
          <w:i/>
        </w:rPr>
        <w:t>Online</w:t>
      </w:r>
      <w:bookmarkEnd w:id="75"/>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000D58C4" w:rsidR="00BF21EF" w:rsidRPr="00BF21EF" w:rsidRDefault="00BF21EF" w:rsidP="00BF21EF">
      <w:pPr>
        <w:pStyle w:val="Caption"/>
      </w:pPr>
      <w:bookmarkStart w:id="76" w:name="_Toc39072131"/>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w:t>
      </w:r>
      <w:r>
        <w:rPr>
          <w:i/>
        </w:rPr>
        <w:t xml:space="preserve">Pseudocode reference point </w:t>
      </w:r>
      <w:r>
        <w:t>mengirim data menuju server</w:t>
      </w:r>
      <w:bookmarkEnd w:id="76"/>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lastRenderedPageBreak/>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5E987EB6" w:rsidR="00881A04" w:rsidRPr="00881A04" w:rsidRDefault="00881A04" w:rsidP="00881A04">
      <w:pPr>
        <w:pStyle w:val="Caption"/>
      </w:pPr>
      <w:bookmarkStart w:id="77" w:name="_Toc39072132"/>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w:t>
      </w:r>
      <w:r>
        <w:rPr>
          <w:i/>
        </w:rPr>
        <w:t xml:space="preserve">Pseudocode </w:t>
      </w:r>
      <w:r>
        <w:t>server melakukan klasifikasi</w:t>
      </w:r>
      <w:bookmarkEnd w:id="77"/>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78" w:name="_Toc39072179"/>
      <w:r>
        <w:t xml:space="preserve">Implementasi Pengujian Akurasi Kesalahan </w:t>
      </w:r>
      <w:r w:rsidR="00D909D8">
        <w:t>Sistem</w:t>
      </w:r>
      <w:bookmarkEnd w:id="78"/>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0F6D3C97" w:rsidR="001C536F" w:rsidRDefault="001C536F" w:rsidP="001C536F">
      <w:pPr>
        <w:pStyle w:val="Caption"/>
      </w:pPr>
      <w:bookmarkStart w:id="79" w:name="_Toc39072133"/>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t xml:space="preserve"> Proses mengumpulkan hasil klasifikasi</w:t>
      </w:r>
      <w:bookmarkEnd w:id="79"/>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lastRenderedPageBreak/>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lastRenderedPageBreak/>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w:t>
      </w:r>
      <w:r>
        <w:lastRenderedPageBreak/>
        <w:t xml:space="preserve">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80" w:name="_Toc39072180"/>
      <w:r>
        <w:t xml:space="preserve">Perhitungan Akurasi </w:t>
      </w:r>
      <w:r w:rsidR="009E205A">
        <w:t>Kesalahan Sistem</w:t>
      </w:r>
      <w:bookmarkEnd w:id="80"/>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70FCECE4" w:rsidR="003045D9" w:rsidRDefault="003045D9" w:rsidP="003045D9">
      <w:pPr>
        <w:pStyle w:val="Caption"/>
      </w:pPr>
      <w:bookmarkStart w:id="81" w:name="_Toc39072134"/>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7</w:t>
      </w:r>
      <w:r w:rsidR="00DB4C21">
        <w:fldChar w:fldCharType="end"/>
      </w:r>
      <w:r>
        <w:t xml:space="preserve"> </w:t>
      </w:r>
      <w:r w:rsidRPr="003045D9">
        <w:rPr>
          <w:i/>
        </w:rPr>
        <w:t>Pseudocode</w:t>
      </w:r>
      <w:r>
        <w:t xml:space="preserve"> server menghitung akurasi kesalahan sistem</w:t>
      </w:r>
      <w:bookmarkEnd w:id="81"/>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w:t>
      </w:r>
      <w:r>
        <w:lastRenderedPageBreak/>
        <w:t xml:space="preserve">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82" w:name="_Toc39072181"/>
      <w:r>
        <w:t>Implementasi Pengujian Akurasi Kesalahan</w:t>
      </w:r>
      <w:r w:rsidR="00E760C1">
        <w:t xml:space="preserve"> Sistem Pada</w:t>
      </w:r>
      <w:r>
        <w:t xml:space="preserve"> Tiap Sub Lokasi</w:t>
      </w:r>
      <w:bookmarkEnd w:id="82"/>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3226DAAA" w:rsidR="00A0193E" w:rsidRDefault="00A0193E" w:rsidP="00A0193E">
      <w:pPr>
        <w:pStyle w:val="Caption"/>
      </w:pPr>
      <w:bookmarkStart w:id="83" w:name="_Toc39072135"/>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8</w:t>
      </w:r>
      <w:r w:rsidR="00DB4C21">
        <w:fldChar w:fldCharType="end"/>
      </w:r>
      <w:r>
        <w:t xml:space="preserve"> Pseudocode server mengumpulkan data klasifikasi</w:t>
      </w:r>
      <w:bookmarkEnd w:id="83"/>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lastRenderedPageBreak/>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84" w:name="_Toc39072182"/>
      <w:r>
        <w:lastRenderedPageBreak/>
        <w:t>Perhitungan Akurasi Kesalahan Sistem Pada Tiap Sub Lokasi</w:t>
      </w:r>
      <w:bookmarkEnd w:id="84"/>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1827EDC1" w:rsidR="0059687C" w:rsidRDefault="0059687C" w:rsidP="0059687C">
      <w:pPr>
        <w:pStyle w:val="Caption"/>
      </w:pPr>
      <w:bookmarkStart w:id="85" w:name="_Toc3907213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9</w:t>
      </w:r>
      <w:r w:rsidR="00DB4C21">
        <w:fldChar w:fldCharType="end"/>
      </w:r>
      <w:r>
        <w:t xml:space="preserve"> Perhitungan akurasi kesalahan tiap sub lokasi</w:t>
      </w:r>
      <w:bookmarkEnd w:id="85"/>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lastRenderedPageBreak/>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54E1E53D" w14:textId="3F7DA0A8" w:rsidR="00E43E43" w:rsidRDefault="007273FD" w:rsidP="00692B49">
      <w:pPr>
        <w:pStyle w:val="Heading1"/>
        <w:rPr>
          <w:lang w:val="en-US"/>
        </w:rPr>
      </w:pPr>
      <w:bookmarkStart w:id="86" w:name="_Toc39072183"/>
      <w:r>
        <w:rPr>
          <w:caps w:val="0"/>
        </w:rPr>
        <w:lastRenderedPageBreak/>
        <w:t xml:space="preserve">HASIL DAN </w:t>
      </w:r>
      <w:r w:rsidR="00E43E43">
        <w:rPr>
          <w:lang w:val="en-US"/>
        </w:rPr>
        <w:t>PEMBAHASAN</w:t>
      </w:r>
      <w:bookmarkEnd w:id="86"/>
    </w:p>
    <w:bookmarkEnd w:id="23"/>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bookmarkStart w:id="87" w:name="_Toc39072184"/>
      <w:r>
        <w:t xml:space="preserve">Hasil </w:t>
      </w:r>
      <w:r w:rsidR="003423DB">
        <w:t xml:space="preserve">Implementasi Tahap </w:t>
      </w:r>
      <w:r w:rsidR="003423DB">
        <w:rPr>
          <w:i/>
        </w:rPr>
        <w:t>Offline</w:t>
      </w:r>
      <w:bookmarkEnd w:id="87"/>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459CF5B3" w:rsidR="007273FD" w:rsidRDefault="007273FD" w:rsidP="007273FD">
      <w:pPr>
        <w:pStyle w:val="Caption"/>
      </w:pPr>
      <w:bookmarkStart w:id="88" w:name="_Toc39072137"/>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Hasil Implementasi Tahap </w:t>
      </w:r>
      <w:r>
        <w:rPr>
          <w:i/>
        </w:rPr>
        <w:t>Offline</w:t>
      </w:r>
      <w:bookmarkEnd w:id="88"/>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7E22ACE1" w14:textId="77777777" w:rsidR="007273FD" w:rsidRPr="00BF21EF" w:rsidRDefault="007273FD" w:rsidP="002B72CF">
            <w:pPr>
              <w:pStyle w:val="PTIIKBodyTextFirstIndent"/>
              <w:spacing w:after="0"/>
              <w:ind w:firstLine="29"/>
              <w:rPr>
                <w:lang w:val="id-ID"/>
              </w:rPr>
            </w:pPr>
            <w:r w:rsidRPr="00BF21EF">
              <w:rPr>
                <w:lang w:val="id-ID"/>
              </w:rPr>
              <w:t>Ruang 1,13:26:58,-90,-91,-120,-120,-120</w:t>
            </w:r>
          </w:p>
          <w:p w14:paraId="134F31C5" w14:textId="77777777" w:rsidR="007273FD" w:rsidRPr="00BF21EF" w:rsidRDefault="007273FD" w:rsidP="002B72CF">
            <w:pPr>
              <w:pStyle w:val="PTIIKBodyTextFirstIndent"/>
              <w:spacing w:after="0"/>
              <w:ind w:firstLine="29"/>
              <w:rPr>
                <w:lang w:val="id-ID"/>
              </w:rPr>
            </w:pPr>
            <w:r w:rsidRPr="00BF21EF">
              <w:rPr>
                <w:lang w:val="id-ID"/>
              </w:rPr>
              <w:t>Ruang 1,13:26:59,-72,-92,-120,-120,-120</w:t>
            </w:r>
          </w:p>
          <w:p w14:paraId="60351A1F" w14:textId="77777777" w:rsidR="007273FD" w:rsidRPr="00BF21EF" w:rsidRDefault="007273FD" w:rsidP="002B72CF">
            <w:pPr>
              <w:pStyle w:val="PTIIKBodyTextFirstIndent"/>
              <w:spacing w:after="0"/>
              <w:ind w:firstLine="29"/>
              <w:rPr>
                <w:lang w:val="id-ID"/>
              </w:rPr>
            </w:pPr>
            <w:r w:rsidRPr="00BF21EF">
              <w:rPr>
                <w:lang w:val="id-ID"/>
              </w:rPr>
              <w:t>Ruang 1,13:27:00,-73,-92,-120,-120,-120</w:t>
            </w:r>
          </w:p>
          <w:p w14:paraId="70380302" w14:textId="77777777" w:rsidR="007273FD" w:rsidRPr="00BF21EF" w:rsidRDefault="007273FD" w:rsidP="002B72CF">
            <w:pPr>
              <w:pStyle w:val="PTIIKBodyTextFirstIndent"/>
              <w:spacing w:after="0"/>
              <w:ind w:firstLine="29"/>
              <w:rPr>
                <w:lang w:val="id-ID"/>
              </w:rPr>
            </w:pPr>
            <w:r w:rsidRPr="00BF21EF">
              <w:rPr>
                <w:lang w:val="id-ID"/>
              </w:rPr>
              <w:t>Ruang 1,13:27:01,-81,-120,-120,-92,-120</w:t>
            </w:r>
          </w:p>
          <w:p w14:paraId="2FD84536" w14:textId="77777777" w:rsidR="007273FD" w:rsidRPr="00BF21EF" w:rsidRDefault="007273FD" w:rsidP="002B72CF">
            <w:pPr>
              <w:pStyle w:val="PTIIKBodyTextFirstIndent"/>
              <w:spacing w:after="0"/>
              <w:ind w:firstLine="29"/>
              <w:rPr>
                <w:lang w:val="id-ID"/>
              </w:rPr>
            </w:pPr>
            <w:r w:rsidRPr="00BF21EF">
              <w:rPr>
                <w:lang w:val="id-ID"/>
              </w:rPr>
              <w:t>Ruang 1,13:27:02,-76,-90,-120,-93,-120</w:t>
            </w:r>
          </w:p>
          <w:p w14:paraId="16E3E83C" w14:textId="77777777" w:rsidR="007273FD" w:rsidRPr="00BF21EF" w:rsidRDefault="007273FD" w:rsidP="002B72CF">
            <w:pPr>
              <w:pStyle w:val="PTIIKBodyTextFirstIndent"/>
              <w:spacing w:after="0"/>
              <w:ind w:firstLine="29"/>
              <w:rPr>
                <w:lang w:val="id-ID"/>
              </w:rPr>
            </w:pPr>
            <w:r w:rsidRPr="00BF21EF">
              <w:rPr>
                <w:lang w:val="id-ID"/>
              </w:rPr>
              <w:t>Ruang 1,13:27:04,-120,-87,-120,-120,-120</w:t>
            </w:r>
          </w:p>
          <w:p w14:paraId="40510171" w14:textId="77777777" w:rsidR="007273FD" w:rsidRPr="00BF21EF" w:rsidRDefault="007273FD" w:rsidP="002B72CF">
            <w:pPr>
              <w:pStyle w:val="PTIIKBodyTextFirstIndent"/>
              <w:spacing w:after="0"/>
              <w:ind w:firstLine="29"/>
              <w:rPr>
                <w:lang w:val="id-ID"/>
              </w:rPr>
            </w:pPr>
            <w:r w:rsidRPr="00BF21EF">
              <w:rPr>
                <w:lang w:val="id-ID"/>
              </w:rPr>
              <w:t>Ruang 1,13:27:05,-91,-90,-120,-120,-120</w:t>
            </w:r>
          </w:p>
          <w:p w14:paraId="7EB11600" w14:textId="77777777" w:rsidR="007273FD" w:rsidRPr="00BF21EF" w:rsidRDefault="007273FD" w:rsidP="002B72CF">
            <w:pPr>
              <w:pStyle w:val="PTIIKBodyTextFirstIndent"/>
              <w:spacing w:after="0"/>
              <w:ind w:firstLine="29"/>
              <w:rPr>
                <w:lang w:val="id-ID"/>
              </w:rPr>
            </w:pPr>
            <w:r w:rsidRPr="00BF21EF">
              <w:rPr>
                <w:lang w:val="id-ID"/>
              </w:rPr>
              <w:t>Ruang 1,13:27:06,-77,-88,-120,-120,-120</w:t>
            </w:r>
          </w:p>
          <w:p w14:paraId="6AA608EA" w14:textId="77777777" w:rsidR="007273FD" w:rsidRPr="00BF21EF" w:rsidRDefault="007273FD" w:rsidP="002B72CF">
            <w:pPr>
              <w:pStyle w:val="PTIIKBodyTextFirstIndent"/>
              <w:spacing w:after="0"/>
              <w:ind w:firstLine="29"/>
              <w:rPr>
                <w:lang w:val="id-ID"/>
              </w:rPr>
            </w:pPr>
            <w:r w:rsidRPr="00BF21EF">
              <w:rPr>
                <w:lang w:val="id-ID"/>
              </w:rPr>
              <w:t>Ruang 1,13:27:07,-88,-120,-120,-120,-120</w:t>
            </w:r>
          </w:p>
          <w:p w14:paraId="7EB0F037" w14:textId="77777777" w:rsidR="007273FD" w:rsidRPr="00BF21EF" w:rsidRDefault="007273FD" w:rsidP="002B72CF">
            <w:pPr>
              <w:pStyle w:val="PTIIKBodyTextFirstIndent"/>
              <w:spacing w:after="0"/>
              <w:ind w:firstLine="29"/>
              <w:rPr>
                <w:lang w:val="id-ID"/>
              </w:rPr>
            </w:pPr>
            <w:r w:rsidRPr="00BF21EF">
              <w:rPr>
                <w:lang w:val="id-ID"/>
              </w:rPr>
              <w:t>Ruang 1,13:27:08,-88,-86,-120,-120,-120</w:t>
            </w:r>
          </w:p>
          <w:p w14:paraId="64FC6DCE" w14:textId="77777777" w:rsidR="007273FD" w:rsidRPr="00BF21EF" w:rsidRDefault="007273FD" w:rsidP="002B72CF">
            <w:pPr>
              <w:pStyle w:val="PTIIKBodyTextFirstIndent"/>
              <w:spacing w:after="0"/>
              <w:ind w:firstLine="29"/>
              <w:rPr>
                <w:lang w:val="id-ID"/>
              </w:rPr>
            </w:pPr>
            <w:r w:rsidRPr="00BF21EF">
              <w:rPr>
                <w:lang w:val="id-ID"/>
              </w:rPr>
              <w:t>Ruang 1,13:27:09,-84,-83,-92,-120,-120</w:t>
            </w:r>
          </w:p>
          <w:p w14:paraId="430D738B" w14:textId="77777777" w:rsidR="007273FD" w:rsidRPr="00BF21EF" w:rsidRDefault="007273FD" w:rsidP="002B72CF">
            <w:pPr>
              <w:pStyle w:val="PTIIKBodyTextFirstIndent"/>
              <w:spacing w:after="0"/>
              <w:ind w:firstLine="29"/>
              <w:rPr>
                <w:lang w:val="id-ID"/>
              </w:rPr>
            </w:pPr>
            <w:r w:rsidRPr="00BF21EF">
              <w:rPr>
                <w:lang w:val="id-ID"/>
              </w:rPr>
              <w:t>Ruang 1,13:27:10,-84,-92,-92,-120,-96</w:t>
            </w:r>
          </w:p>
          <w:p w14:paraId="76167110" w14:textId="77777777" w:rsidR="007273FD" w:rsidRPr="00BF21EF" w:rsidRDefault="007273FD" w:rsidP="002B72CF">
            <w:pPr>
              <w:pStyle w:val="PTIIKBodyTextFirstIndent"/>
              <w:spacing w:after="0"/>
              <w:ind w:firstLine="29"/>
              <w:rPr>
                <w:lang w:val="id-ID"/>
              </w:rPr>
            </w:pPr>
            <w:r w:rsidRPr="00BF21EF">
              <w:rPr>
                <w:lang w:val="id-ID"/>
              </w:rPr>
              <w:t>Ruang 1,13:27:12,-76,-83,-95,-93,-120</w:t>
            </w:r>
          </w:p>
          <w:p w14:paraId="55FC5D49" w14:textId="77777777" w:rsidR="007273FD" w:rsidRPr="00BF21EF" w:rsidRDefault="007273FD" w:rsidP="002B72CF">
            <w:pPr>
              <w:pStyle w:val="PTIIKBodyTextFirstIndent"/>
              <w:spacing w:after="0"/>
              <w:ind w:firstLine="29"/>
              <w:rPr>
                <w:lang w:val="id-ID"/>
              </w:rPr>
            </w:pPr>
            <w:r w:rsidRPr="00BF21EF">
              <w:rPr>
                <w:lang w:val="id-ID"/>
              </w:rPr>
              <w:t>Ruang 1,13:27:13,-79,-85,-120,-120,-120</w:t>
            </w:r>
          </w:p>
          <w:p w14:paraId="4D9397B4" w14:textId="77777777" w:rsidR="007273FD" w:rsidRPr="00BF21EF" w:rsidRDefault="007273FD" w:rsidP="002B72CF">
            <w:pPr>
              <w:pStyle w:val="PTIIKBodyTextFirstIndent"/>
              <w:spacing w:after="0"/>
              <w:ind w:firstLine="29"/>
              <w:rPr>
                <w:lang w:val="id-ID"/>
              </w:rPr>
            </w:pPr>
            <w:r w:rsidRPr="00BF21EF">
              <w:rPr>
                <w:lang w:val="id-ID"/>
              </w:rPr>
              <w:t>Ruang 1,13:27:14,-87,-81,-87,-86,-120</w:t>
            </w:r>
          </w:p>
          <w:p w14:paraId="322FBA98" w14:textId="77777777" w:rsidR="007273FD" w:rsidRPr="00BF21EF" w:rsidRDefault="007273FD" w:rsidP="002B72CF">
            <w:pPr>
              <w:pStyle w:val="PTIIKBodyTextFirstIndent"/>
              <w:spacing w:after="0"/>
              <w:ind w:firstLine="29"/>
              <w:rPr>
                <w:lang w:val="id-ID"/>
              </w:rPr>
            </w:pPr>
            <w:r w:rsidRPr="00BF21EF">
              <w:rPr>
                <w:lang w:val="id-ID"/>
              </w:rPr>
              <w:t>Ruang 1,13:27:14,-83,-91,-89,-89,-92</w:t>
            </w:r>
          </w:p>
          <w:p w14:paraId="6C1629C4" w14:textId="77777777" w:rsidR="007273FD" w:rsidRPr="00BF21EF" w:rsidRDefault="007273FD" w:rsidP="002B72CF">
            <w:pPr>
              <w:pStyle w:val="PTIIKBodyTextFirstIndent"/>
              <w:spacing w:after="0"/>
              <w:ind w:firstLine="29"/>
              <w:rPr>
                <w:lang w:val="id-ID"/>
              </w:rPr>
            </w:pPr>
            <w:r w:rsidRPr="00BF21EF">
              <w:rPr>
                <w:lang w:val="id-ID"/>
              </w:rPr>
              <w:t>Ruang 1,13:27:15,-80,-80,-89,-86,-96</w:t>
            </w:r>
          </w:p>
          <w:p w14:paraId="294D2829" w14:textId="77777777" w:rsidR="007273FD" w:rsidRPr="00BF21EF" w:rsidRDefault="007273FD" w:rsidP="002B72CF">
            <w:pPr>
              <w:pStyle w:val="PTIIKBodyTextFirstIndent"/>
              <w:spacing w:after="0"/>
              <w:ind w:firstLine="29"/>
              <w:rPr>
                <w:lang w:val="id-ID"/>
              </w:rPr>
            </w:pPr>
            <w:r w:rsidRPr="00BF21EF">
              <w:rPr>
                <w:lang w:val="id-ID"/>
              </w:rPr>
              <w:t>Ruang 1,13:27:16,-93,-66,-90,-93,-120</w:t>
            </w:r>
          </w:p>
          <w:p w14:paraId="100A6C5D" w14:textId="77777777" w:rsidR="007273FD" w:rsidRPr="00BF21EF" w:rsidRDefault="007273FD" w:rsidP="002B72CF">
            <w:pPr>
              <w:pStyle w:val="PTIIKBodyTextFirstIndent"/>
              <w:spacing w:after="0"/>
              <w:ind w:firstLine="29"/>
              <w:rPr>
                <w:lang w:val="id-ID"/>
              </w:rPr>
            </w:pPr>
            <w:r w:rsidRPr="00BF21EF">
              <w:rPr>
                <w:lang w:val="id-ID"/>
              </w:rPr>
              <w:t>Ruang 1,13:27:17,-93,-63,-91,-92,-120</w:t>
            </w:r>
          </w:p>
          <w:p w14:paraId="7AEBD97D" w14:textId="77777777" w:rsidR="007273FD" w:rsidRPr="00BF21EF" w:rsidRDefault="007273FD" w:rsidP="002B72CF">
            <w:pPr>
              <w:pStyle w:val="PTIIKBodyTextFirstIndent"/>
              <w:spacing w:after="0"/>
              <w:ind w:firstLine="29"/>
              <w:rPr>
                <w:lang w:val="id-ID"/>
              </w:rPr>
            </w:pPr>
            <w:r w:rsidRPr="00BF21EF">
              <w:rPr>
                <w:lang w:val="id-ID"/>
              </w:rPr>
              <w:t>Ruang 1,13:27:18,-85,-77,-90,-120,-120</w:t>
            </w:r>
          </w:p>
          <w:p w14:paraId="450388F8" w14:textId="77777777" w:rsidR="007273FD" w:rsidRPr="00BF21EF" w:rsidRDefault="007273FD" w:rsidP="002B72CF">
            <w:pPr>
              <w:pStyle w:val="PTIIKBodyTextFirstIndent"/>
              <w:spacing w:after="0"/>
              <w:ind w:firstLine="29"/>
              <w:rPr>
                <w:lang w:val="id-ID"/>
              </w:rPr>
            </w:pPr>
            <w:r w:rsidRPr="00BF21EF">
              <w:rPr>
                <w:lang w:val="id-ID"/>
              </w:rPr>
              <w:t>Ruang 1,13:27:19,-85,-84,-87,-120,-120</w:t>
            </w:r>
          </w:p>
          <w:p w14:paraId="33AA75F9" w14:textId="77777777" w:rsidR="007273FD" w:rsidRPr="00BF21EF" w:rsidRDefault="007273FD" w:rsidP="002B72CF">
            <w:pPr>
              <w:pStyle w:val="PTIIKBodyTextFirstIndent"/>
              <w:spacing w:after="0"/>
              <w:ind w:firstLine="29"/>
              <w:rPr>
                <w:lang w:val="id-ID"/>
              </w:rPr>
            </w:pPr>
            <w:r w:rsidRPr="00BF21EF">
              <w:rPr>
                <w:lang w:val="id-ID"/>
              </w:rPr>
              <w:t>Ruang 1,13:27:19,-89,-84,-87,-120,-120</w:t>
            </w:r>
          </w:p>
          <w:p w14:paraId="2D7CB02B" w14:textId="77777777" w:rsidR="007273FD" w:rsidRPr="00BF21EF" w:rsidRDefault="007273FD" w:rsidP="002B72CF">
            <w:pPr>
              <w:pStyle w:val="PTIIKBodyTextFirstIndent"/>
              <w:spacing w:after="0"/>
              <w:ind w:firstLine="29"/>
              <w:rPr>
                <w:lang w:val="id-ID"/>
              </w:rPr>
            </w:pPr>
            <w:r w:rsidRPr="00BF21EF">
              <w:rPr>
                <w:lang w:val="id-ID"/>
              </w:rPr>
              <w:t>Ruang 1,13:27:20,-87,-90,-92,-120,-93</w:t>
            </w:r>
          </w:p>
          <w:p w14:paraId="237F2BE1" w14:textId="77777777" w:rsidR="007273FD" w:rsidRPr="00BF21EF" w:rsidRDefault="007273FD" w:rsidP="002B72CF">
            <w:pPr>
              <w:pStyle w:val="PTIIKBodyTextFirstIndent"/>
              <w:spacing w:after="0"/>
              <w:ind w:firstLine="29"/>
              <w:rPr>
                <w:lang w:val="id-ID"/>
              </w:rPr>
            </w:pPr>
            <w:r w:rsidRPr="00BF21EF">
              <w:rPr>
                <w:lang w:val="id-ID"/>
              </w:rPr>
              <w:t>Ruang 1,13:27:21,-92,-85,-95,-90,-120</w:t>
            </w:r>
          </w:p>
          <w:p w14:paraId="60C30A70" w14:textId="77777777" w:rsidR="007273FD" w:rsidRPr="00BF21EF" w:rsidRDefault="007273FD" w:rsidP="002B72CF">
            <w:pPr>
              <w:pStyle w:val="PTIIKBodyTextFirstIndent"/>
              <w:spacing w:after="0"/>
              <w:ind w:firstLine="29"/>
              <w:rPr>
                <w:lang w:val="id-ID"/>
              </w:rPr>
            </w:pPr>
            <w:r w:rsidRPr="00BF21EF">
              <w:rPr>
                <w:lang w:val="id-ID"/>
              </w:rPr>
              <w:t>Ruang 1,13:27:22,-92,-86,-92,-120,-91</w:t>
            </w:r>
          </w:p>
          <w:p w14:paraId="35745144" w14:textId="77777777" w:rsidR="007273FD" w:rsidRPr="00BF21EF" w:rsidRDefault="007273FD" w:rsidP="002B72CF">
            <w:pPr>
              <w:pStyle w:val="PTIIKBodyTextFirstIndent"/>
              <w:spacing w:after="0"/>
              <w:ind w:firstLine="29"/>
              <w:rPr>
                <w:lang w:val="id-ID"/>
              </w:rPr>
            </w:pPr>
            <w:r w:rsidRPr="00BF21EF">
              <w:rPr>
                <w:lang w:val="id-ID"/>
              </w:rPr>
              <w:t>Ruang 1,13:27:22,-86,-86,-92,-120,-91</w:t>
            </w:r>
          </w:p>
          <w:p w14:paraId="4A5E6ABB" w14:textId="77777777" w:rsidR="007273FD" w:rsidRPr="00BF21EF" w:rsidRDefault="007273FD" w:rsidP="002B72CF">
            <w:pPr>
              <w:pStyle w:val="PTIIKBodyTextFirstIndent"/>
              <w:spacing w:after="0"/>
              <w:ind w:firstLine="29"/>
              <w:rPr>
                <w:lang w:val="id-ID"/>
              </w:rPr>
            </w:pPr>
            <w:r w:rsidRPr="00BF21EF">
              <w:rPr>
                <w:lang w:val="id-ID"/>
              </w:rPr>
              <w:lastRenderedPageBreak/>
              <w:t>Ruang 1,13:27:23,-89,-75,-88,-120,-120</w:t>
            </w:r>
          </w:p>
          <w:p w14:paraId="23315749" w14:textId="77777777" w:rsidR="007273FD" w:rsidRPr="00BF21EF" w:rsidRDefault="007273FD" w:rsidP="002B72CF">
            <w:pPr>
              <w:pStyle w:val="PTIIKBodyTextFirstIndent"/>
              <w:spacing w:after="0"/>
              <w:ind w:firstLine="29"/>
              <w:rPr>
                <w:lang w:val="id-ID"/>
              </w:rPr>
            </w:pPr>
            <w:r w:rsidRPr="00BF21EF">
              <w:rPr>
                <w:lang w:val="id-ID"/>
              </w:rPr>
              <w:t>Ruang 1,13:27:24,-91,-84,-91,-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7F9B5EF4" w14:textId="77777777" w:rsidR="007273FD" w:rsidRPr="00BF21EF" w:rsidRDefault="007273FD" w:rsidP="002B72CF">
            <w:pPr>
              <w:pStyle w:val="PTIIKBodyTextFirstIndent"/>
              <w:spacing w:after="0"/>
              <w:ind w:firstLine="29"/>
              <w:rPr>
                <w:lang w:val="id-ID"/>
              </w:rPr>
            </w:pPr>
            <w:r w:rsidRPr="00BF21EF">
              <w:rPr>
                <w:lang w:val="id-ID"/>
              </w:rPr>
              <w:t>Lorong,13:35:52,-120,-86,-120,-120,-88</w:t>
            </w:r>
          </w:p>
          <w:p w14:paraId="0696BB6B" w14:textId="77777777" w:rsidR="007273FD" w:rsidRPr="00BF21EF" w:rsidRDefault="007273FD" w:rsidP="002B72CF">
            <w:pPr>
              <w:pStyle w:val="PTIIKBodyTextFirstIndent"/>
              <w:spacing w:after="0"/>
              <w:ind w:firstLine="29"/>
              <w:rPr>
                <w:lang w:val="id-ID"/>
              </w:rPr>
            </w:pPr>
            <w:r w:rsidRPr="00BF21EF">
              <w:rPr>
                <w:lang w:val="id-ID"/>
              </w:rPr>
              <w:t>Lorong,13:35:53,-120,-84,-120,-120,-92</w:t>
            </w:r>
          </w:p>
          <w:p w14:paraId="5FA0A640" w14:textId="77777777" w:rsidR="007273FD" w:rsidRPr="00BF21EF" w:rsidRDefault="007273FD" w:rsidP="002B72CF">
            <w:pPr>
              <w:pStyle w:val="PTIIKBodyTextFirstIndent"/>
              <w:spacing w:after="0"/>
              <w:ind w:firstLine="29"/>
              <w:rPr>
                <w:lang w:val="id-ID"/>
              </w:rPr>
            </w:pPr>
            <w:r w:rsidRPr="00BF21EF">
              <w:rPr>
                <w:lang w:val="id-ID"/>
              </w:rPr>
              <w:t>Lorong,13:35:54,-120,-92,-96,-120,-95</w:t>
            </w:r>
          </w:p>
          <w:p w14:paraId="3116CFCD" w14:textId="77777777" w:rsidR="007273FD" w:rsidRPr="00BF21EF" w:rsidRDefault="007273FD" w:rsidP="002B72CF">
            <w:pPr>
              <w:pStyle w:val="PTIIKBodyTextFirstIndent"/>
              <w:spacing w:after="0"/>
              <w:ind w:firstLine="29"/>
              <w:rPr>
                <w:lang w:val="id-ID"/>
              </w:rPr>
            </w:pPr>
            <w:r w:rsidRPr="00BF21EF">
              <w:rPr>
                <w:lang w:val="id-ID"/>
              </w:rPr>
              <w:t>Lorong,13:35:55,-120,-91,-120,-87,-83</w:t>
            </w:r>
          </w:p>
          <w:p w14:paraId="532EAA30" w14:textId="77777777" w:rsidR="007273FD" w:rsidRPr="00BF21EF" w:rsidRDefault="007273FD" w:rsidP="002B72CF">
            <w:pPr>
              <w:pStyle w:val="PTIIKBodyTextFirstIndent"/>
              <w:spacing w:after="0"/>
              <w:ind w:firstLine="29"/>
              <w:rPr>
                <w:lang w:val="id-ID"/>
              </w:rPr>
            </w:pPr>
            <w:r w:rsidRPr="00BF21EF">
              <w:rPr>
                <w:lang w:val="id-ID"/>
              </w:rPr>
              <w:t>Lorong,13:35:56,-120,-92,-91,-120,-85</w:t>
            </w:r>
          </w:p>
          <w:p w14:paraId="4043CE8D" w14:textId="77777777" w:rsidR="007273FD" w:rsidRPr="00BF21EF" w:rsidRDefault="007273FD" w:rsidP="002B72CF">
            <w:pPr>
              <w:pStyle w:val="PTIIKBodyTextFirstIndent"/>
              <w:spacing w:after="0"/>
              <w:ind w:firstLine="29"/>
              <w:rPr>
                <w:lang w:val="id-ID"/>
              </w:rPr>
            </w:pPr>
            <w:r w:rsidRPr="00BF21EF">
              <w:rPr>
                <w:lang w:val="id-ID"/>
              </w:rPr>
              <w:t>Lorong,13:35:56,-120,-92,-92,-120,-85</w:t>
            </w:r>
          </w:p>
          <w:p w14:paraId="0457CC45" w14:textId="77777777" w:rsidR="007273FD" w:rsidRPr="00BF21EF" w:rsidRDefault="007273FD" w:rsidP="002B72CF">
            <w:pPr>
              <w:pStyle w:val="PTIIKBodyTextFirstIndent"/>
              <w:spacing w:after="0"/>
              <w:ind w:firstLine="29"/>
              <w:rPr>
                <w:lang w:val="id-ID"/>
              </w:rPr>
            </w:pPr>
            <w:r w:rsidRPr="00BF21EF">
              <w:rPr>
                <w:lang w:val="id-ID"/>
              </w:rPr>
              <w:t>Lorong,13:35:57,-120,-95,-120,-120,-75</w:t>
            </w:r>
          </w:p>
          <w:p w14:paraId="37442CC3" w14:textId="77777777" w:rsidR="007273FD" w:rsidRPr="00BF21EF" w:rsidRDefault="007273FD" w:rsidP="002B72CF">
            <w:pPr>
              <w:pStyle w:val="PTIIKBodyTextFirstIndent"/>
              <w:spacing w:after="0"/>
              <w:ind w:firstLine="29"/>
              <w:rPr>
                <w:lang w:val="id-ID"/>
              </w:rPr>
            </w:pPr>
            <w:r w:rsidRPr="00BF21EF">
              <w:rPr>
                <w:lang w:val="id-ID"/>
              </w:rPr>
              <w:t>Lorong,13:35:58,-120,-91,-95,-88,-91</w:t>
            </w:r>
          </w:p>
          <w:p w14:paraId="4D76096F" w14:textId="77777777" w:rsidR="007273FD" w:rsidRPr="00BF21EF" w:rsidRDefault="007273FD" w:rsidP="002B72CF">
            <w:pPr>
              <w:pStyle w:val="PTIIKBodyTextFirstIndent"/>
              <w:spacing w:after="0"/>
              <w:ind w:firstLine="29"/>
              <w:rPr>
                <w:lang w:val="id-ID"/>
              </w:rPr>
            </w:pPr>
            <w:r w:rsidRPr="00BF21EF">
              <w:rPr>
                <w:lang w:val="id-ID"/>
              </w:rPr>
              <w:t>Lorong,13:35:58,-120,-120,-95,-88,-91</w:t>
            </w:r>
          </w:p>
          <w:p w14:paraId="4454C3F0" w14:textId="77777777" w:rsidR="007273FD" w:rsidRPr="00BF21EF" w:rsidRDefault="007273FD" w:rsidP="002B72CF">
            <w:pPr>
              <w:pStyle w:val="PTIIKBodyTextFirstIndent"/>
              <w:spacing w:after="0"/>
              <w:ind w:firstLine="29"/>
              <w:rPr>
                <w:lang w:val="id-ID"/>
              </w:rPr>
            </w:pPr>
            <w:r w:rsidRPr="00BF21EF">
              <w:rPr>
                <w:lang w:val="id-ID"/>
              </w:rPr>
              <w:t>Lorong,13:35:59,-120,-93,-92,-120,-84</w:t>
            </w:r>
          </w:p>
          <w:p w14:paraId="02ED9526" w14:textId="77777777" w:rsidR="007273FD" w:rsidRPr="00BF21EF" w:rsidRDefault="007273FD" w:rsidP="002B72CF">
            <w:pPr>
              <w:pStyle w:val="PTIIKBodyTextFirstIndent"/>
              <w:spacing w:after="0"/>
              <w:ind w:firstLine="29"/>
              <w:rPr>
                <w:lang w:val="id-ID"/>
              </w:rPr>
            </w:pPr>
            <w:r w:rsidRPr="00BF21EF">
              <w:rPr>
                <w:lang w:val="id-ID"/>
              </w:rPr>
              <w:t>Lorong,13:36:00,-120,-91,-120,-94,-94</w:t>
            </w:r>
          </w:p>
          <w:p w14:paraId="6F7F86CD" w14:textId="77777777" w:rsidR="007273FD" w:rsidRPr="00BF21EF" w:rsidRDefault="007273FD" w:rsidP="002B72CF">
            <w:pPr>
              <w:pStyle w:val="PTIIKBodyTextFirstIndent"/>
              <w:spacing w:after="0"/>
              <w:ind w:firstLine="29"/>
              <w:rPr>
                <w:lang w:val="id-ID"/>
              </w:rPr>
            </w:pPr>
            <w:r w:rsidRPr="00BF21EF">
              <w:rPr>
                <w:lang w:val="id-ID"/>
              </w:rPr>
              <w:t>Lorong,13:36:02,-120,-94,-91,-90,-93</w:t>
            </w:r>
          </w:p>
          <w:p w14:paraId="0A6368EE" w14:textId="77777777" w:rsidR="007273FD" w:rsidRPr="00BF21EF" w:rsidRDefault="007273FD" w:rsidP="002B72CF">
            <w:pPr>
              <w:pStyle w:val="PTIIKBodyTextFirstIndent"/>
              <w:spacing w:after="0"/>
              <w:ind w:firstLine="29"/>
              <w:rPr>
                <w:lang w:val="id-ID"/>
              </w:rPr>
            </w:pPr>
            <w:r w:rsidRPr="00BF21EF">
              <w:rPr>
                <w:lang w:val="id-ID"/>
              </w:rPr>
              <w:t>Lorong,13:36:03,-120,-90,-120,-120,-84</w:t>
            </w:r>
          </w:p>
          <w:p w14:paraId="22BD1FA5" w14:textId="77777777" w:rsidR="007273FD" w:rsidRPr="00BF21EF" w:rsidRDefault="007273FD" w:rsidP="002B72CF">
            <w:pPr>
              <w:pStyle w:val="PTIIKBodyTextFirstIndent"/>
              <w:spacing w:after="0"/>
              <w:ind w:firstLine="29"/>
              <w:rPr>
                <w:lang w:val="id-ID"/>
              </w:rPr>
            </w:pPr>
            <w:r w:rsidRPr="00BF21EF">
              <w:rPr>
                <w:lang w:val="id-ID"/>
              </w:rPr>
              <w:t>Lorong,13:36:04,-120,-89,-90,-90,-89</w:t>
            </w:r>
          </w:p>
          <w:p w14:paraId="4C73C4B9" w14:textId="77777777" w:rsidR="007273FD" w:rsidRPr="00BF21EF" w:rsidRDefault="007273FD" w:rsidP="002B72CF">
            <w:pPr>
              <w:pStyle w:val="PTIIKBodyTextFirstIndent"/>
              <w:spacing w:after="0"/>
              <w:ind w:firstLine="29"/>
              <w:rPr>
                <w:lang w:val="id-ID"/>
              </w:rPr>
            </w:pPr>
            <w:r w:rsidRPr="00BF21EF">
              <w:rPr>
                <w:lang w:val="id-ID"/>
              </w:rPr>
              <w:t>Lorong,13:36:05,-120,-120,-90,-120,-84</w:t>
            </w:r>
          </w:p>
          <w:p w14:paraId="104EC780" w14:textId="77777777" w:rsidR="007273FD" w:rsidRPr="00BF21EF" w:rsidRDefault="007273FD" w:rsidP="002B72CF">
            <w:pPr>
              <w:pStyle w:val="PTIIKBodyTextFirstIndent"/>
              <w:spacing w:after="0"/>
              <w:ind w:firstLine="29"/>
              <w:rPr>
                <w:lang w:val="id-ID"/>
              </w:rPr>
            </w:pPr>
            <w:r w:rsidRPr="00BF21EF">
              <w:rPr>
                <w:lang w:val="id-ID"/>
              </w:rPr>
              <w:t>Lorong,13:36:05,-120,-120,-90,-120,-80</w:t>
            </w:r>
          </w:p>
          <w:p w14:paraId="39482842" w14:textId="77777777" w:rsidR="007273FD" w:rsidRPr="00BF21EF" w:rsidRDefault="007273FD" w:rsidP="002B72CF">
            <w:pPr>
              <w:pStyle w:val="PTIIKBodyTextFirstIndent"/>
              <w:spacing w:after="0"/>
              <w:ind w:firstLine="29"/>
              <w:rPr>
                <w:lang w:val="id-ID"/>
              </w:rPr>
            </w:pPr>
            <w:r w:rsidRPr="00BF21EF">
              <w:rPr>
                <w:lang w:val="id-ID"/>
              </w:rPr>
              <w:t>Lorong,13:36:07,-120,-94,-95,-120,-87</w:t>
            </w:r>
          </w:p>
          <w:p w14:paraId="203D2CA4" w14:textId="77777777" w:rsidR="007273FD" w:rsidRPr="00BF21EF" w:rsidRDefault="007273FD" w:rsidP="002B72CF">
            <w:pPr>
              <w:pStyle w:val="PTIIKBodyTextFirstIndent"/>
              <w:spacing w:after="0"/>
              <w:ind w:firstLine="29"/>
              <w:rPr>
                <w:lang w:val="id-ID"/>
              </w:rPr>
            </w:pPr>
            <w:r w:rsidRPr="00BF21EF">
              <w:rPr>
                <w:lang w:val="id-ID"/>
              </w:rPr>
              <w:t>Lorong,13:36:08,-120,-90,-98,-96,-91</w:t>
            </w:r>
          </w:p>
          <w:p w14:paraId="65E6600D" w14:textId="77777777" w:rsidR="007273FD" w:rsidRPr="00BF21EF" w:rsidRDefault="007273FD" w:rsidP="002B72CF">
            <w:pPr>
              <w:pStyle w:val="PTIIKBodyTextFirstIndent"/>
              <w:spacing w:after="0"/>
              <w:ind w:firstLine="29"/>
              <w:rPr>
                <w:lang w:val="id-ID"/>
              </w:rPr>
            </w:pPr>
            <w:r w:rsidRPr="00BF21EF">
              <w:rPr>
                <w:lang w:val="id-ID"/>
              </w:rPr>
              <w:t>Lorong,13:36:09,-120,-90,-97,-120,-93</w:t>
            </w:r>
          </w:p>
          <w:p w14:paraId="51FFAFB5" w14:textId="77777777" w:rsidR="007273FD" w:rsidRPr="00BF21EF" w:rsidRDefault="007273FD" w:rsidP="002B72CF">
            <w:pPr>
              <w:pStyle w:val="PTIIKBodyTextFirstIndent"/>
              <w:spacing w:after="0"/>
              <w:ind w:firstLine="29"/>
              <w:rPr>
                <w:lang w:val="id-ID"/>
              </w:rPr>
            </w:pPr>
            <w:r w:rsidRPr="00BF21EF">
              <w:rPr>
                <w:lang w:val="id-ID"/>
              </w:rPr>
              <w:t>Lorong,13:36:10,-120,-92,-120,-120,-95</w:t>
            </w:r>
          </w:p>
          <w:p w14:paraId="59049C8D" w14:textId="77777777" w:rsidR="007273FD" w:rsidRPr="00BF21EF" w:rsidRDefault="007273FD" w:rsidP="002B72CF">
            <w:pPr>
              <w:pStyle w:val="PTIIKBodyTextFirstIndent"/>
              <w:spacing w:after="0"/>
              <w:ind w:firstLine="29"/>
              <w:rPr>
                <w:lang w:val="id-ID"/>
              </w:rPr>
            </w:pPr>
            <w:r w:rsidRPr="00BF21EF">
              <w:rPr>
                <w:lang w:val="id-ID"/>
              </w:rPr>
              <w:t>Lorong,13:36:11,-120,-120,-93,-120,-90</w:t>
            </w:r>
          </w:p>
          <w:p w14:paraId="20F6B959" w14:textId="77777777" w:rsidR="007273FD" w:rsidRPr="00BF21EF" w:rsidRDefault="007273FD" w:rsidP="002B72CF">
            <w:pPr>
              <w:pStyle w:val="PTIIKBodyTextFirstIndent"/>
              <w:spacing w:after="0"/>
              <w:ind w:firstLine="29"/>
              <w:rPr>
                <w:lang w:val="id-ID"/>
              </w:rPr>
            </w:pPr>
            <w:r w:rsidRPr="00BF21EF">
              <w:rPr>
                <w:lang w:val="id-ID"/>
              </w:rPr>
              <w:t>Lorong,13:36:12,-120,-90,-94,-120,-89</w:t>
            </w:r>
          </w:p>
          <w:p w14:paraId="343142EE" w14:textId="77777777" w:rsidR="007273FD" w:rsidRPr="00BF21EF" w:rsidRDefault="007273FD" w:rsidP="002B72CF">
            <w:pPr>
              <w:pStyle w:val="PTIIKBodyTextFirstIndent"/>
              <w:spacing w:after="0"/>
              <w:ind w:firstLine="29"/>
              <w:rPr>
                <w:lang w:val="id-ID"/>
              </w:rPr>
            </w:pPr>
            <w:r w:rsidRPr="00BF21EF">
              <w:rPr>
                <w:lang w:val="id-ID"/>
              </w:rPr>
              <w:t>Lorong,13:36:13,-120,-92,-92,-120,-86</w:t>
            </w:r>
          </w:p>
          <w:p w14:paraId="60E175C2" w14:textId="77777777" w:rsidR="007273FD" w:rsidRPr="00BF21EF" w:rsidRDefault="007273FD" w:rsidP="002B72CF">
            <w:pPr>
              <w:pStyle w:val="PTIIKBodyTextFirstIndent"/>
              <w:spacing w:after="0"/>
              <w:ind w:firstLine="29"/>
              <w:rPr>
                <w:lang w:val="id-ID"/>
              </w:rPr>
            </w:pPr>
            <w:r w:rsidRPr="00BF21EF">
              <w:rPr>
                <w:lang w:val="id-ID"/>
              </w:rPr>
              <w:t>Lorong,13:36:15,-120,-86,-92,-120,-93</w:t>
            </w:r>
          </w:p>
          <w:p w14:paraId="446F7063" w14:textId="77777777" w:rsidR="007273FD" w:rsidRPr="00BF21EF" w:rsidRDefault="007273FD" w:rsidP="002B72CF">
            <w:pPr>
              <w:pStyle w:val="PTIIKBodyTextFirstIndent"/>
              <w:spacing w:after="0"/>
              <w:ind w:firstLine="29"/>
              <w:rPr>
                <w:lang w:val="id-ID"/>
              </w:rPr>
            </w:pPr>
            <w:r w:rsidRPr="00BF21EF">
              <w:rPr>
                <w:lang w:val="id-ID"/>
              </w:rPr>
              <w:t>Lorong,13:36:15,-120,-84,-92,-120,-93</w:t>
            </w:r>
          </w:p>
          <w:p w14:paraId="023768CD" w14:textId="77777777" w:rsidR="007273FD" w:rsidRPr="00BF21EF" w:rsidRDefault="007273FD" w:rsidP="002B72CF">
            <w:pPr>
              <w:pStyle w:val="PTIIKBodyTextFirstIndent"/>
              <w:spacing w:after="0"/>
              <w:ind w:firstLine="29"/>
              <w:rPr>
                <w:lang w:val="id-ID"/>
              </w:rPr>
            </w:pPr>
            <w:r w:rsidRPr="00BF21EF">
              <w:rPr>
                <w:lang w:val="id-ID"/>
              </w:rPr>
              <w:t>Lorong,13:36:16,-120,-88,-92,-120,-89</w:t>
            </w:r>
          </w:p>
          <w:p w14:paraId="22BC23FE" w14:textId="77777777" w:rsidR="007273FD" w:rsidRPr="00BF21EF" w:rsidRDefault="007273FD" w:rsidP="002B72CF">
            <w:pPr>
              <w:pStyle w:val="PTIIKBodyTextFirstIndent"/>
              <w:spacing w:after="0"/>
              <w:ind w:firstLine="29"/>
              <w:rPr>
                <w:lang w:val="id-ID"/>
              </w:rPr>
            </w:pPr>
            <w:r w:rsidRPr="00BF21EF">
              <w:rPr>
                <w:lang w:val="id-ID"/>
              </w:rPr>
              <w:t>Lorong,13:36:17,-120,-95,-95,-120,-94</w:t>
            </w:r>
          </w:p>
          <w:p w14:paraId="26BD7E80" w14:textId="77777777" w:rsidR="007273FD" w:rsidRPr="00BF21EF" w:rsidRDefault="007273FD" w:rsidP="002B72CF">
            <w:pPr>
              <w:pStyle w:val="PTIIKBodyTextFirstIndent"/>
              <w:spacing w:after="0"/>
              <w:ind w:firstLine="29"/>
              <w:rPr>
                <w:lang w:val="id-ID"/>
              </w:rPr>
            </w:pPr>
            <w:r w:rsidRPr="00BF21EF">
              <w:rPr>
                <w:lang w:val="id-ID"/>
              </w:rPr>
              <w:t>Lorong,13:36:18,-120,-94,-120,-120,-90</w:t>
            </w:r>
          </w:p>
          <w:p w14:paraId="4EAAB9F5" w14:textId="77777777" w:rsidR="007273FD" w:rsidRPr="00BF21EF" w:rsidRDefault="007273FD" w:rsidP="002B72CF">
            <w:pPr>
              <w:pStyle w:val="PTIIKBodyTextFirstIndent"/>
              <w:spacing w:after="0"/>
              <w:ind w:firstLine="29"/>
              <w:rPr>
                <w:lang w:val="id-ID"/>
              </w:rPr>
            </w:pPr>
            <w:r w:rsidRPr="00BF21EF">
              <w:rPr>
                <w:lang w:val="id-ID"/>
              </w:rPr>
              <w:t>Lorong,13:36:19,-120,-90,-98,-120,-89</w:t>
            </w:r>
          </w:p>
          <w:p w14:paraId="06ACD475" w14:textId="77777777" w:rsidR="007273FD" w:rsidRPr="00BF21EF" w:rsidRDefault="007273FD" w:rsidP="002B72CF">
            <w:pPr>
              <w:pStyle w:val="PTIIKBodyTextFirstIndent"/>
              <w:spacing w:after="0"/>
              <w:ind w:firstLine="29"/>
              <w:rPr>
                <w:lang w:val="id-ID"/>
              </w:rPr>
            </w:pPr>
            <w:r w:rsidRPr="00BF21EF">
              <w:rPr>
                <w:lang w:val="id-ID"/>
              </w:rPr>
              <w:t>Lorong,13:36:21,-120,-90,-120,-120,-120</w:t>
            </w:r>
          </w:p>
          <w:p w14:paraId="2F5F47EC" w14:textId="77777777" w:rsidR="007273FD" w:rsidRPr="00BF21EF" w:rsidRDefault="007273FD" w:rsidP="002B72CF">
            <w:pPr>
              <w:pStyle w:val="PTIIKBodyTextFirstIndent"/>
              <w:spacing w:after="0"/>
              <w:ind w:firstLine="29"/>
              <w:rPr>
                <w:lang w:val="id-ID"/>
              </w:rPr>
            </w:pPr>
            <w:r w:rsidRPr="00BF21EF">
              <w:rPr>
                <w:lang w:val="id-ID"/>
              </w:rPr>
              <w:t>Lorong,13:36:21,-89,-94,-120,-120,-85</w:t>
            </w:r>
          </w:p>
          <w:p w14:paraId="75570425" w14:textId="77777777" w:rsidR="007273FD" w:rsidRPr="00BF21EF" w:rsidRDefault="007273FD" w:rsidP="002B72CF">
            <w:pPr>
              <w:pStyle w:val="PTIIKBodyTextFirstIndent"/>
              <w:spacing w:after="0"/>
              <w:ind w:firstLine="29"/>
              <w:rPr>
                <w:lang w:val="id-ID"/>
              </w:rPr>
            </w:pPr>
            <w:r w:rsidRPr="00BF21EF">
              <w:rPr>
                <w:lang w:val="id-ID"/>
              </w:rPr>
              <w:t>Lorong,13:36:22,-94,-92,-94,-92,-85</w:t>
            </w:r>
          </w:p>
          <w:p w14:paraId="2646F05C" w14:textId="77777777" w:rsidR="007273FD" w:rsidRPr="00BF21EF" w:rsidRDefault="007273FD" w:rsidP="002B72CF">
            <w:pPr>
              <w:pStyle w:val="PTIIKBodyTextFirstIndent"/>
              <w:spacing w:after="0"/>
              <w:ind w:firstLine="29"/>
              <w:rPr>
                <w:lang w:val="id-ID"/>
              </w:rPr>
            </w:pPr>
            <w:r w:rsidRPr="00BF21EF">
              <w:rPr>
                <w:lang w:val="id-ID"/>
              </w:rPr>
              <w:t>Lorong,13:36:23,-120,-120,-90,-89,-94</w:t>
            </w:r>
          </w:p>
          <w:p w14:paraId="0A7FC913" w14:textId="77777777" w:rsidR="007273FD" w:rsidRPr="00BF21EF" w:rsidRDefault="007273FD" w:rsidP="002B72CF">
            <w:pPr>
              <w:pStyle w:val="PTIIKBodyTextFirstIndent"/>
              <w:spacing w:after="0"/>
              <w:ind w:firstLine="29"/>
              <w:rPr>
                <w:lang w:val="id-ID"/>
              </w:rPr>
            </w:pPr>
            <w:r w:rsidRPr="00BF21EF">
              <w:rPr>
                <w:lang w:val="id-ID"/>
              </w:rPr>
              <w:t>Lorong,13:36:24,-120,-92,-120,-120,-89</w:t>
            </w:r>
          </w:p>
          <w:p w14:paraId="63519499" w14:textId="77777777" w:rsidR="007273FD" w:rsidRPr="00BF21EF" w:rsidRDefault="007273FD" w:rsidP="002B72CF">
            <w:pPr>
              <w:pStyle w:val="PTIIKBodyTextFirstIndent"/>
              <w:spacing w:after="0"/>
              <w:ind w:firstLine="29"/>
              <w:rPr>
                <w:lang w:val="id-ID"/>
              </w:rPr>
            </w:pPr>
            <w:r w:rsidRPr="00BF21EF">
              <w:rPr>
                <w:lang w:val="id-ID"/>
              </w:rPr>
              <w:t>Lorong,13:36:25,-120,-94,-90,-120,-82</w:t>
            </w:r>
          </w:p>
          <w:p w14:paraId="4BBEA259" w14:textId="77777777" w:rsidR="007273FD" w:rsidRPr="00BF21EF" w:rsidRDefault="007273FD" w:rsidP="002B72CF">
            <w:pPr>
              <w:pStyle w:val="PTIIKBodyTextFirstIndent"/>
              <w:spacing w:after="0"/>
              <w:ind w:firstLine="29"/>
              <w:rPr>
                <w:lang w:val="id-ID"/>
              </w:rPr>
            </w:pPr>
            <w:r w:rsidRPr="00BF21EF">
              <w:rPr>
                <w:lang w:val="id-ID"/>
              </w:rPr>
              <w:t>Lorong,13:36:26,-93,-90,-93,-120,-86</w:t>
            </w:r>
          </w:p>
          <w:p w14:paraId="6B671855" w14:textId="77777777" w:rsidR="007273FD" w:rsidRPr="00BF21EF" w:rsidRDefault="007273FD" w:rsidP="002B72CF">
            <w:pPr>
              <w:pStyle w:val="PTIIKBodyTextFirstIndent"/>
              <w:spacing w:after="0"/>
              <w:ind w:firstLine="29"/>
              <w:rPr>
                <w:lang w:val="id-ID"/>
              </w:rPr>
            </w:pPr>
            <w:r w:rsidRPr="00BF21EF">
              <w:rPr>
                <w:lang w:val="id-ID"/>
              </w:rPr>
              <w:t>Lorong,13:36:27,-120,-91,-90,-90,-80</w:t>
            </w:r>
          </w:p>
          <w:p w14:paraId="6D1D5336" w14:textId="77777777" w:rsidR="007273FD" w:rsidRPr="00BF21EF" w:rsidRDefault="007273FD" w:rsidP="002B72CF">
            <w:pPr>
              <w:pStyle w:val="PTIIKBodyTextFirstIndent"/>
              <w:spacing w:after="0"/>
              <w:ind w:firstLine="29"/>
              <w:rPr>
                <w:lang w:val="id-ID"/>
              </w:rPr>
            </w:pPr>
            <w:r w:rsidRPr="00BF21EF">
              <w:rPr>
                <w:lang w:val="id-ID"/>
              </w:rPr>
              <w:t>Lorong,13:36:27,-120,-91,-97,-90,-80</w:t>
            </w:r>
          </w:p>
          <w:p w14:paraId="190E32D5" w14:textId="77777777" w:rsidR="007273FD" w:rsidRPr="00BF21EF" w:rsidRDefault="007273FD" w:rsidP="002B72CF">
            <w:pPr>
              <w:pStyle w:val="PTIIKBodyTextFirstIndent"/>
              <w:spacing w:after="0"/>
              <w:ind w:firstLine="29"/>
              <w:rPr>
                <w:lang w:val="id-ID"/>
              </w:rPr>
            </w:pPr>
            <w:r w:rsidRPr="00BF21EF">
              <w:rPr>
                <w:lang w:val="id-ID"/>
              </w:rPr>
              <w:lastRenderedPageBreak/>
              <w:t>Lorong,13:36:27,-120,-91,-97,-87,-80</w:t>
            </w:r>
          </w:p>
          <w:p w14:paraId="50C0E4BA" w14:textId="77777777" w:rsidR="007273FD" w:rsidRPr="00BF21EF" w:rsidRDefault="007273FD" w:rsidP="002B72CF">
            <w:pPr>
              <w:pStyle w:val="PTIIKBodyTextFirstIndent"/>
              <w:spacing w:after="0"/>
              <w:ind w:firstLine="29"/>
              <w:rPr>
                <w:lang w:val="id-ID"/>
              </w:rPr>
            </w:pPr>
            <w:r w:rsidRPr="00BF21EF">
              <w:rPr>
                <w:lang w:val="id-ID"/>
              </w:rPr>
              <w:t>Lorong,13:36:28,-120,-90,-89,-90,-73</w:t>
            </w:r>
          </w:p>
          <w:p w14:paraId="13139B20" w14:textId="77777777" w:rsidR="007273FD" w:rsidRPr="00BF21EF" w:rsidRDefault="007273FD" w:rsidP="002B72CF">
            <w:pPr>
              <w:pStyle w:val="PTIIKBodyTextFirstIndent"/>
              <w:spacing w:after="0"/>
              <w:ind w:firstLine="29"/>
              <w:rPr>
                <w:lang w:val="id-ID"/>
              </w:rPr>
            </w:pPr>
            <w:r w:rsidRPr="00BF21EF">
              <w:rPr>
                <w:lang w:val="id-ID"/>
              </w:rPr>
              <w:t>Lorong,13:36:29,-120,-92,-93,-120,-77</w:t>
            </w:r>
          </w:p>
          <w:p w14:paraId="7232CF26" w14:textId="77777777" w:rsidR="007273FD" w:rsidRPr="00BF21EF" w:rsidRDefault="007273FD" w:rsidP="002B72CF">
            <w:pPr>
              <w:pStyle w:val="PTIIKBodyTextFirstIndent"/>
              <w:spacing w:after="0"/>
              <w:ind w:firstLine="29"/>
              <w:rPr>
                <w:lang w:val="id-ID"/>
              </w:rPr>
            </w:pPr>
            <w:r w:rsidRPr="00BF21EF">
              <w:rPr>
                <w:lang w:val="id-ID"/>
              </w:rPr>
              <w:t>Lorong,13:36:31,-120,-94,-120,-120,-82</w:t>
            </w:r>
          </w:p>
          <w:p w14:paraId="2241CB4F" w14:textId="77777777" w:rsidR="007273FD" w:rsidRPr="00BF21EF" w:rsidRDefault="007273FD" w:rsidP="002B72CF">
            <w:pPr>
              <w:pStyle w:val="PTIIKBodyTextFirstIndent"/>
              <w:spacing w:after="0"/>
              <w:ind w:firstLine="29"/>
              <w:rPr>
                <w:lang w:val="id-ID"/>
              </w:rPr>
            </w:pPr>
            <w:r w:rsidRPr="00BF21EF">
              <w:rPr>
                <w:lang w:val="id-ID"/>
              </w:rPr>
              <w:t>Lorong,13:36:32,-120,-90,-95,-95,-89</w:t>
            </w:r>
          </w:p>
          <w:p w14:paraId="51215BC2" w14:textId="77777777" w:rsidR="007273FD" w:rsidRPr="00BF21EF" w:rsidRDefault="007273FD" w:rsidP="002B72CF">
            <w:pPr>
              <w:pStyle w:val="PTIIKBodyTextFirstIndent"/>
              <w:spacing w:after="0"/>
              <w:ind w:firstLine="29"/>
              <w:rPr>
                <w:lang w:val="id-ID"/>
              </w:rPr>
            </w:pPr>
            <w:r w:rsidRPr="00BF21EF">
              <w:rPr>
                <w:lang w:val="id-ID"/>
              </w:rPr>
              <w:t>Lorong,13:36:32,-92,-89,-90,-120,-85</w:t>
            </w:r>
          </w:p>
          <w:p w14:paraId="07C9F4F3" w14:textId="77777777" w:rsidR="007273FD" w:rsidRPr="00BF21EF" w:rsidRDefault="007273FD" w:rsidP="002B72CF">
            <w:pPr>
              <w:pStyle w:val="PTIIKBodyTextFirstIndent"/>
              <w:spacing w:after="0"/>
              <w:ind w:firstLine="29"/>
              <w:rPr>
                <w:lang w:val="id-ID"/>
              </w:rPr>
            </w:pPr>
            <w:r w:rsidRPr="00BF21EF">
              <w:rPr>
                <w:lang w:val="id-ID"/>
              </w:rPr>
              <w:t>Lorong,13:36:34,-120,-94,-91,-120,-87</w:t>
            </w:r>
          </w:p>
          <w:p w14:paraId="69C6CF17" w14:textId="77777777" w:rsidR="007273FD" w:rsidRPr="00BF21EF" w:rsidRDefault="007273FD" w:rsidP="002B72CF">
            <w:pPr>
              <w:pStyle w:val="PTIIKBodyTextFirstIndent"/>
              <w:spacing w:after="0"/>
              <w:ind w:firstLine="29"/>
              <w:rPr>
                <w:lang w:val="id-ID"/>
              </w:rPr>
            </w:pPr>
            <w:r w:rsidRPr="00BF21EF">
              <w:rPr>
                <w:lang w:val="id-ID"/>
              </w:rPr>
              <w:t>Lorong,13:36:35,-96,-120,-91,-90,-91</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49EF9607" w14:textId="77777777" w:rsidR="007273FD" w:rsidRPr="00BF21EF" w:rsidRDefault="007273FD" w:rsidP="002B72CF">
            <w:pPr>
              <w:pStyle w:val="PTIIKBodyTextFirstIndent"/>
              <w:spacing w:after="0"/>
              <w:ind w:firstLine="29"/>
              <w:rPr>
                <w:lang w:val="id-ID"/>
              </w:rPr>
            </w:pPr>
            <w:r w:rsidRPr="00BF21EF">
              <w:rPr>
                <w:lang w:val="id-ID"/>
              </w:rPr>
              <w:t>Ruang 2,13:40:05,-92,-98,-84,-87,-120</w:t>
            </w:r>
          </w:p>
          <w:p w14:paraId="075B5F97" w14:textId="77777777" w:rsidR="007273FD" w:rsidRPr="00BF21EF" w:rsidRDefault="007273FD" w:rsidP="002B72CF">
            <w:pPr>
              <w:pStyle w:val="PTIIKBodyTextFirstIndent"/>
              <w:spacing w:after="0"/>
              <w:ind w:firstLine="29"/>
              <w:rPr>
                <w:lang w:val="id-ID"/>
              </w:rPr>
            </w:pPr>
            <w:r w:rsidRPr="00BF21EF">
              <w:rPr>
                <w:lang w:val="id-ID"/>
              </w:rPr>
              <w:t>Ruang 2,13:40:06,-120,-94,-90,-91,-96</w:t>
            </w:r>
          </w:p>
          <w:p w14:paraId="576EDD8D" w14:textId="77777777" w:rsidR="007273FD" w:rsidRPr="00BF21EF" w:rsidRDefault="007273FD" w:rsidP="002B72CF">
            <w:pPr>
              <w:pStyle w:val="PTIIKBodyTextFirstIndent"/>
              <w:spacing w:after="0"/>
              <w:ind w:firstLine="29"/>
              <w:rPr>
                <w:lang w:val="id-ID"/>
              </w:rPr>
            </w:pPr>
            <w:r w:rsidRPr="00BF21EF">
              <w:rPr>
                <w:lang w:val="id-ID"/>
              </w:rPr>
              <w:t>Ruang 2,13:40:06,-120,-96,-88,-93,-92</w:t>
            </w:r>
          </w:p>
          <w:p w14:paraId="53363ED1" w14:textId="77777777" w:rsidR="007273FD" w:rsidRPr="00BF21EF" w:rsidRDefault="007273FD" w:rsidP="002B72CF">
            <w:pPr>
              <w:pStyle w:val="PTIIKBodyTextFirstIndent"/>
              <w:spacing w:after="0"/>
              <w:ind w:firstLine="29"/>
              <w:rPr>
                <w:lang w:val="id-ID"/>
              </w:rPr>
            </w:pPr>
            <w:r w:rsidRPr="00BF21EF">
              <w:rPr>
                <w:lang w:val="id-ID"/>
              </w:rPr>
              <w:t>Ruang 2,13:40:08,-120,-92,-88,-91,-120</w:t>
            </w:r>
          </w:p>
          <w:p w14:paraId="6314B489" w14:textId="77777777" w:rsidR="007273FD" w:rsidRPr="00BF21EF" w:rsidRDefault="007273FD" w:rsidP="002B72CF">
            <w:pPr>
              <w:pStyle w:val="PTIIKBodyTextFirstIndent"/>
              <w:spacing w:after="0"/>
              <w:ind w:firstLine="29"/>
              <w:rPr>
                <w:lang w:val="id-ID"/>
              </w:rPr>
            </w:pPr>
            <w:r w:rsidRPr="00BF21EF">
              <w:rPr>
                <w:lang w:val="id-ID"/>
              </w:rPr>
              <w:t>Ruang 2,13:40:09,-120,-120,-90,-84,-120</w:t>
            </w:r>
          </w:p>
          <w:p w14:paraId="2C5ED917" w14:textId="77777777" w:rsidR="007273FD" w:rsidRPr="00BF21EF" w:rsidRDefault="007273FD" w:rsidP="002B72CF">
            <w:pPr>
              <w:pStyle w:val="PTIIKBodyTextFirstIndent"/>
              <w:spacing w:after="0"/>
              <w:ind w:firstLine="29"/>
              <w:rPr>
                <w:lang w:val="id-ID"/>
              </w:rPr>
            </w:pPr>
            <w:r w:rsidRPr="00BF21EF">
              <w:rPr>
                <w:lang w:val="id-ID"/>
              </w:rPr>
              <w:t>Ruang 2,13:40:10,-120,-93,-94,-87,-120</w:t>
            </w:r>
          </w:p>
          <w:p w14:paraId="4DBB21B8" w14:textId="77777777" w:rsidR="007273FD" w:rsidRPr="00BF21EF" w:rsidRDefault="007273FD" w:rsidP="002B72CF">
            <w:pPr>
              <w:pStyle w:val="PTIIKBodyTextFirstIndent"/>
              <w:spacing w:after="0"/>
              <w:ind w:firstLine="29"/>
              <w:rPr>
                <w:lang w:val="id-ID"/>
              </w:rPr>
            </w:pPr>
            <w:r w:rsidRPr="00BF21EF">
              <w:rPr>
                <w:lang w:val="id-ID"/>
              </w:rPr>
              <w:t>Ruang 2,13:40:11,-95,-90,-90,-88,-120</w:t>
            </w:r>
          </w:p>
          <w:p w14:paraId="1F096BEF" w14:textId="77777777" w:rsidR="007273FD" w:rsidRPr="00BF21EF" w:rsidRDefault="007273FD" w:rsidP="002B72CF">
            <w:pPr>
              <w:pStyle w:val="PTIIKBodyTextFirstIndent"/>
              <w:spacing w:after="0"/>
              <w:ind w:firstLine="29"/>
              <w:rPr>
                <w:lang w:val="id-ID"/>
              </w:rPr>
            </w:pPr>
            <w:r w:rsidRPr="00BF21EF">
              <w:rPr>
                <w:lang w:val="id-ID"/>
              </w:rPr>
              <w:t>Ruang 2,13:40:13,-90,-92,-91,-89,-120</w:t>
            </w:r>
          </w:p>
          <w:p w14:paraId="477E6C5E" w14:textId="77777777" w:rsidR="007273FD" w:rsidRPr="00BF21EF" w:rsidRDefault="007273FD" w:rsidP="002B72CF">
            <w:pPr>
              <w:pStyle w:val="PTIIKBodyTextFirstIndent"/>
              <w:spacing w:after="0"/>
              <w:ind w:firstLine="29"/>
              <w:rPr>
                <w:lang w:val="id-ID"/>
              </w:rPr>
            </w:pPr>
            <w:r w:rsidRPr="00BF21EF">
              <w:rPr>
                <w:lang w:val="id-ID"/>
              </w:rPr>
              <w:t>Ruang 2,13:40:14,-120,-120,-94,-92,-120</w:t>
            </w:r>
          </w:p>
          <w:p w14:paraId="581022FF" w14:textId="77777777" w:rsidR="007273FD" w:rsidRPr="00BF21EF" w:rsidRDefault="007273FD" w:rsidP="002B72CF">
            <w:pPr>
              <w:pStyle w:val="PTIIKBodyTextFirstIndent"/>
              <w:spacing w:after="0"/>
              <w:ind w:firstLine="29"/>
              <w:rPr>
                <w:lang w:val="id-ID"/>
              </w:rPr>
            </w:pPr>
            <w:r w:rsidRPr="00BF21EF">
              <w:rPr>
                <w:lang w:val="id-ID"/>
              </w:rPr>
              <w:t>Ruang 2,13:40:15,-120,-90,-80,-88,-120</w:t>
            </w:r>
          </w:p>
          <w:p w14:paraId="7E1B6A19" w14:textId="77777777" w:rsidR="007273FD" w:rsidRPr="00BF21EF" w:rsidRDefault="007273FD" w:rsidP="002B72CF">
            <w:pPr>
              <w:pStyle w:val="PTIIKBodyTextFirstIndent"/>
              <w:spacing w:after="0"/>
              <w:ind w:firstLine="29"/>
              <w:rPr>
                <w:lang w:val="id-ID"/>
              </w:rPr>
            </w:pPr>
            <w:r w:rsidRPr="00BF21EF">
              <w:rPr>
                <w:lang w:val="id-ID"/>
              </w:rPr>
              <w:t>Ruang 2,13:40:16,-120,-89,-86,-80,-120</w:t>
            </w:r>
          </w:p>
          <w:p w14:paraId="7CC23CA3" w14:textId="77777777" w:rsidR="007273FD" w:rsidRPr="00BF21EF" w:rsidRDefault="007273FD" w:rsidP="002B72CF">
            <w:pPr>
              <w:pStyle w:val="PTIIKBodyTextFirstIndent"/>
              <w:spacing w:after="0"/>
              <w:ind w:firstLine="29"/>
              <w:rPr>
                <w:lang w:val="id-ID"/>
              </w:rPr>
            </w:pPr>
            <w:r w:rsidRPr="00BF21EF">
              <w:rPr>
                <w:lang w:val="id-ID"/>
              </w:rPr>
              <w:t>Ruang 2,13:40:17,-120,-120,-85,-81,-120</w:t>
            </w:r>
          </w:p>
          <w:p w14:paraId="429D2749" w14:textId="77777777" w:rsidR="007273FD" w:rsidRPr="00BF21EF" w:rsidRDefault="007273FD" w:rsidP="002B72CF">
            <w:pPr>
              <w:pStyle w:val="PTIIKBodyTextFirstIndent"/>
              <w:spacing w:after="0"/>
              <w:ind w:firstLine="29"/>
              <w:rPr>
                <w:lang w:val="id-ID"/>
              </w:rPr>
            </w:pPr>
            <w:r w:rsidRPr="00BF21EF">
              <w:rPr>
                <w:lang w:val="id-ID"/>
              </w:rPr>
              <w:t>Ruang 2,13:40:18,-91,-120,-92,-81,-92</w:t>
            </w:r>
          </w:p>
          <w:p w14:paraId="21F8EEEB" w14:textId="77777777" w:rsidR="007273FD" w:rsidRPr="00BF21EF" w:rsidRDefault="007273FD" w:rsidP="002B72CF">
            <w:pPr>
              <w:pStyle w:val="PTIIKBodyTextFirstIndent"/>
              <w:spacing w:after="0"/>
              <w:ind w:firstLine="29"/>
              <w:rPr>
                <w:lang w:val="id-ID"/>
              </w:rPr>
            </w:pPr>
            <w:r w:rsidRPr="00BF21EF">
              <w:rPr>
                <w:lang w:val="id-ID"/>
              </w:rPr>
              <w:t>Ruang 2,13:40:18,-91,-120,-78,-81,-92</w:t>
            </w:r>
          </w:p>
          <w:p w14:paraId="65F26737" w14:textId="77777777" w:rsidR="007273FD" w:rsidRPr="00BF21EF" w:rsidRDefault="007273FD" w:rsidP="002B72CF">
            <w:pPr>
              <w:pStyle w:val="PTIIKBodyTextFirstIndent"/>
              <w:spacing w:after="0"/>
              <w:ind w:firstLine="29"/>
              <w:rPr>
                <w:lang w:val="id-ID"/>
              </w:rPr>
            </w:pPr>
            <w:r w:rsidRPr="00BF21EF">
              <w:rPr>
                <w:lang w:val="id-ID"/>
              </w:rPr>
              <w:t>Ruang 2,13:40:18,-91,-89,-78,-81,-92</w:t>
            </w:r>
          </w:p>
          <w:p w14:paraId="1F6E8B83" w14:textId="77777777" w:rsidR="007273FD" w:rsidRPr="00BF21EF" w:rsidRDefault="007273FD" w:rsidP="002B72CF">
            <w:pPr>
              <w:pStyle w:val="PTIIKBodyTextFirstIndent"/>
              <w:spacing w:after="0"/>
              <w:ind w:firstLine="29"/>
              <w:rPr>
                <w:lang w:val="id-ID"/>
              </w:rPr>
            </w:pPr>
            <w:r w:rsidRPr="00BF21EF">
              <w:rPr>
                <w:lang w:val="id-ID"/>
              </w:rPr>
              <w:t>Ruang 2,13:40:19,-120,-94,-83,-91,-120</w:t>
            </w:r>
          </w:p>
          <w:p w14:paraId="6EEAF4F5" w14:textId="77777777" w:rsidR="007273FD" w:rsidRPr="00BF21EF" w:rsidRDefault="007273FD" w:rsidP="002B72CF">
            <w:pPr>
              <w:pStyle w:val="PTIIKBodyTextFirstIndent"/>
              <w:spacing w:after="0"/>
              <w:ind w:firstLine="29"/>
              <w:rPr>
                <w:lang w:val="id-ID"/>
              </w:rPr>
            </w:pPr>
            <w:r w:rsidRPr="00BF21EF">
              <w:rPr>
                <w:lang w:val="id-ID"/>
              </w:rPr>
              <w:t>Ruang 2,13:40:19,-120,-94,-80,-91,-120</w:t>
            </w:r>
          </w:p>
          <w:p w14:paraId="46C44913" w14:textId="77777777" w:rsidR="007273FD" w:rsidRPr="00BF21EF" w:rsidRDefault="007273FD" w:rsidP="002B72CF">
            <w:pPr>
              <w:pStyle w:val="PTIIKBodyTextFirstIndent"/>
              <w:spacing w:after="0"/>
              <w:ind w:firstLine="29"/>
              <w:rPr>
                <w:lang w:val="id-ID"/>
              </w:rPr>
            </w:pPr>
            <w:r w:rsidRPr="00BF21EF">
              <w:rPr>
                <w:lang w:val="id-ID"/>
              </w:rPr>
              <w:t>Ruang 2,13:40:21,-94,-91,-88,-93,-120</w:t>
            </w:r>
          </w:p>
          <w:p w14:paraId="7334314B" w14:textId="77777777" w:rsidR="007273FD" w:rsidRPr="00BF21EF" w:rsidRDefault="007273FD" w:rsidP="002B72CF">
            <w:pPr>
              <w:pStyle w:val="PTIIKBodyTextFirstIndent"/>
              <w:spacing w:after="0"/>
              <w:ind w:firstLine="29"/>
              <w:rPr>
                <w:lang w:val="id-ID"/>
              </w:rPr>
            </w:pPr>
            <w:r w:rsidRPr="00BF21EF">
              <w:rPr>
                <w:lang w:val="id-ID"/>
              </w:rPr>
              <w:t>Ruang 2,13:40:22,-90,-89,-82,-87,-91</w:t>
            </w:r>
          </w:p>
          <w:p w14:paraId="345410D1" w14:textId="77777777" w:rsidR="007273FD" w:rsidRPr="00BF21EF" w:rsidRDefault="007273FD" w:rsidP="002B72CF">
            <w:pPr>
              <w:pStyle w:val="PTIIKBodyTextFirstIndent"/>
              <w:spacing w:after="0"/>
              <w:ind w:firstLine="29"/>
              <w:rPr>
                <w:lang w:val="id-ID"/>
              </w:rPr>
            </w:pPr>
            <w:r w:rsidRPr="00BF21EF">
              <w:rPr>
                <w:lang w:val="id-ID"/>
              </w:rPr>
              <w:t>Ruang 2,13:40:23,-120,-120,-90,-120,-120</w:t>
            </w:r>
          </w:p>
          <w:p w14:paraId="18160476" w14:textId="77777777" w:rsidR="007273FD" w:rsidRPr="00BF21EF" w:rsidRDefault="007273FD" w:rsidP="002B72CF">
            <w:pPr>
              <w:pStyle w:val="PTIIKBodyTextFirstIndent"/>
              <w:spacing w:after="0"/>
              <w:ind w:firstLine="29"/>
              <w:rPr>
                <w:lang w:val="id-ID"/>
              </w:rPr>
            </w:pPr>
            <w:r w:rsidRPr="00BF21EF">
              <w:rPr>
                <w:lang w:val="id-ID"/>
              </w:rPr>
              <w:t>Ruang 2,13:40:24,-120,-88,-120,-120,-120</w:t>
            </w:r>
          </w:p>
          <w:p w14:paraId="1FB5D0E0" w14:textId="77777777" w:rsidR="007273FD" w:rsidRPr="00BF21EF" w:rsidRDefault="007273FD" w:rsidP="002B72CF">
            <w:pPr>
              <w:pStyle w:val="PTIIKBodyTextFirstIndent"/>
              <w:spacing w:after="0"/>
              <w:ind w:firstLine="29"/>
              <w:rPr>
                <w:lang w:val="id-ID"/>
              </w:rPr>
            </w:pPr>
            <w:r w:rsidRPr="00BF21EF">
              <w:rPr>
                <w:lang w:val="id-ID"/>
              </w:rPr>
              <w:t>Ruang 2,13:40:25,-120,-87,-85,-120,-120</w:t>
            </w:r>
          </w:p>
          <w:p w14:paraId="1D1AE915" w14:textId="77777777" w:rsidR="007273FD" w:rsidRPr="00BF21EF" w:rsidRDefault="007273FD" w:rsidP="002B72CF">
            <w:pPr>
              <w:pStyle w:val="PTIIKBodyTextFirstIndent"/>
              <w:spacing w:after="0"/>
              <w:ind w:firstLine="29"/>
              <w:rPr>
                <w:lang w:val="id-ID"/>
              </w:rPr>
            </w:pPr>
            <w:r w:rsidRPr="00BF21EF">
              <w:rPr>
                <w:lang w:val="id-ID"/>
              </w:rPr>
              <w:t>Ruang 2,13:40:26,-120,-120,-75,-79,-120</w:t>
            </w:r>
          </w:p>
          <w:p w14:paraId="2C6C9DF3" w14:textId="77777777" w:rsidR="007273FD" w:rsidRPr="00BF21EF" w:rsidRDefault="007273FD" w:rsidP="002B72CF">
            <w:pPr>
              <w:pStyle w:val="PTIIKBodyTextFirstIndent"/>
              <w:spacing w:after="0"/>
              <w:ind w:firstLine="29"/>
              <w:rPr>
                <w:lang w:val="id-ID"/>
              </w:rPr>
            </w:pPr>
            <w:r w:rsidRPr="00BF21EF">
              <w:rPr>
                <w:lang w:val="id-ID"/>
              </w:rPr>
              <w:t>Ruang 2,13:40:27,-120,-120,-85,-80,-120</w:t>
            </w:r>
          </w:p>
          <w:p w14:paraId="5DF44C84" w14:textId="77777777" w:rsidR="007273FD" w:rsidRPr="00BF21EF" w:rsidRDefault="007273FD" w:rsidP="002B72CF">
            <w:pPr>
              <w:pStyle w:val="PTIIKBodyTextFirstIndent"/>
              <w:spacing w:after="0"/>
              <w:ind w:firstLine="29"/>
              <w:rPr>
                <w:lang w:val="id-ID"/>
              </w:rPr>
            </w:pPr>
            <w:r w:rsidRPr="00BF21EF">
              <w:rPr>
                <w:lang w:val="id-ID"/>
              </w:rPr>
              <w:t>Ruang 2,13:40:28,-120,-89,-87,-86,-120</w:t>
            </w:r>
          </w:p>
          <w:p w14:paraId="00284A9C" w14:textId="77777777" w:rsidR="007273FD" w:rsidRPr="00BF21EF" w:rsidRDefault="007273FD" w:rsidP="002B72CF">
            <w:pPr>
              <w:pStyle w:val="PTIIKBodyTextFirstIndent"/>
              <w:spacing w:after="0"/>
              <w:ind w:firstLine="29"/>
              <w:rPr>
                <w:lang w:val="id-ID"/>
              </w:rPr>
            </w:pPr>
            <w:r w:rsidRPr="00BF21EF">
              <w:rPr>
                <w:lang w:val="id-ID"/>
              </w:rPr>
              <w:t>Ruang 2,13:40:30,-93,-89,-78,-93,-120</w:t>
            </w:r>
          </w:p>
          <w:p w14:paraId="24C2F04E" w14:textId="77777777" w:rsidR="007273FD" w:rsidRPr="00BF21EF" w:rsidRDefault="007273FD" w:rsidP="002B72CF">
            <w:pPr>
              <w:pStyle w:val="PTIIKBodyTextFirstIndent"/>
              <w:spacing w:after="0"/>
              <w:ind w:firstLine="29"/>
              <w:rPr>
                <w:lang w:val="id-ID"/>
              </w:rPr>
            </w:pPr>
            <w:r w:rsidRPr="00BF21EF">
              <w:rPr>
                <w:lang w:val="id-ID"/>
              </w:rPr>
              <w:t>Ruang 2,13:40:31,-89,-91,-78,-79,-120</w:t>
            </w:r>
          </w:p>
          <w:p w14:paraId="6589AB90" w14:textId="77777777" w:rsidR="007273FD" w:rsidRPr="00BF21EF" w:rsidRDefault="007273FD" w:rsidP="002B72CF">
            <w:pPr>
              <w:pStyle w:val="PTIIKBodyTextFirstIndent"/>
              <w:spacing w:after="0"/>
              <w:ind w:firstLine="29"/>
              <w:rPr>
                <w:lang w:val="id-ID"/>
              </w:rPr>
            </w:pPr>
            <w:r w:rsidRPr="00BF21EF">
              <w:rPr>
                <w:lang w:val="id-ID"/>
              </w:rPr>
              <w:t>Ruang 2,13:40:31,-92,-93,-90,-86,-93</w:t>
            </w:r>
          </w:p>
          <w:p w14:paraId="6D87A99F" w14:textId="77777777" w:rsidR="007273FD" w:rsidRPr="00BF21EF" w:rsidRDefault="007273FD" w:rsidP="002B72CF">
            <w:pPr>
              <w:pStyle w:val="PTIIKBodyTextFirstIndent"/>
              <w:spacing w:after="0"/>
              <w:ind w:firstLine="29"/>
              <w:rPr>
                <w:lang w:val="id-ID"/>
              </w:rPr>
            </w:pPr>
            <w:r w:rsidRPr="00BF21EF">
              <w:rPr>
                <w:lang w:val="id-ID"/>
              </w:rPr>
              <w:t>Ruang 2,13:40:32,-120,-89,-81,-83,-91</w:t>
            </w:r>
          </w:p>
          <w:p w14:paraId="088331B3" w14:textId="77777777" w:rsidR="007273FD" w:rsidRPr="00BF21EF" w:rsidRDefault="007273FD" w:rsidP="002B72CF">
            <w:pPr>
              <w:pStyle w:val="PTIIKBodyTextFirstIndent"/>
              <w:spacing w:after="0"/>
              <w:ind w:firstLine="29"/>
              <w:rPr>
                <w:lang w:val="id-ID"/>
              </w:rPr>
            </w:pPr>
            <w:r w:rsidRPr="00BF21EF">
              <w:rPr>
                <w:lang w:val="id-ID"/>
              </w:rPr>
              <w:t>Ruang 2,13:40:33,-94,-89,-91,-91,-120</w:t>
            </w:r>
          </w:p>
          <w:p w14:paraId="2C165A19" w14:textId="77777777" w:rsidR="007273FD" w:rsidRPr="00BF21EF" w:rsidRDefault="007273FD" w:rsidP="002B72CF">
            <w:pPr>
              <w:pStyle w:val="PTIIKBodyTextFirstIndent"/>
              <w:spacing w:after="0"/>
              <w:ind w:firstLine="29"/>
              <w:rPr>
                <w:lang w:val="id-ID"/>
              </w:rPr>
            </w:pPr>
            <w:r w:rsidRPr="00BF21EF">
              <w:rPr>
                <w:lang w:val="id-ID"/>
              </w:rPr>
              <w:t>Ruang 2,13:40:34,-89,-90,-76,-78,-120</w:t>
            </w:r>
          </w:p>
          <w:p w14:paraId="708B4227" w14:textId="77777777" w:rsidR="007273FD" w:rsidRPr="00BF21EF" w:rsidRDefault="007273FD" w:rsidP="002B72CF">
            <w:pPr>
              <w:pStyle w:val="PTIIKBodyTextFirstIndent"/>
              <w:spacing w:after="0"/>
              <w:ind w:firstLine="29"/>
              <w:rPr>
                <w:lang w:val="id-ID"/>
              </w:rPr>
            </w:pPr>
            <w:r w:rsidRPr="00BF21EF">
              <w:rPr>
                <w:lang w:val="id-ID"/>
              </w:rPr>
              <w:t>Ruang 2,13:40:35,-120,-83,-80,-82,-120</w:t>
            </w:r>
          </w:p>
          <w:p w14:paraId="2975C08A" w14:textId="77777777" w:rsidR="007273FD" w:rsidRPr="00BF21EF" w:rsidRDefault="007273FD" w:rsidP="002B72CF">
            <w:pPr>
              <w:pStyle w:val="PTIIKBodyTextFirstIndent"/>
              <w:spacing w:after="0"/>
              <w:ind w:firstLine="29"/>
              <w:rPr>
                <w:lang w:val="id-ID"/>
              </w:rPr>
            </w:pPr>
            <w:r w:rsidRPr="00BF21EF">
              <w:rPr>
                <w:lang w:val="id-ID"/>
              </w:rPr>
              <w:t>Ruang 2,13:40:36,-90,-92,-81,-79,-120</w:t>
            </w:r>
          </w:p>
          <w:p w14:paraId="2568370A" w14:textId="77777777" w:rsidR="007273FD" w:rsidRPr="00BF21EF" w:rsidRDefault="007273FD" w:rsidP="002B72CF">
            <w:pPr>
              <w:pStyle w:val="PTIIKBodyTextFirstIndent"/>
              <w:spacing w:after="0"/>
              <w:ind w:firstLine="29"/>
              <w:rPr>
                <w:lang w:val="id-ID"/>
              </w:rPr>
            </w:pPr>
            <w:r w:rsidRPr="00BF21EF">
              <w:rPr>
                <w:lang w:val="id-ID"/>
              </w:rPr>
              <w:lastRenderedPageBreak/>
              <w:t>Ruang 2,13:40:37,-94,-87,-88,-80,-91</w:t>
            </w:r>
          </w:p>
          <w:p w14:paraId="2A144A5C" w14:textId="77777777" w:rsidR="007273FD" w:rsidRPr="00BF21EF" w:rsidRDefault="007273FD" w:rsidP="002B72CF">
            <w:pPr>
              <w:pStyle w:val="PTIIKBodyTextFirstIndent"/>
              <w:spacing w:after="0"/>
              <w:ind w:firstLine="29"/>
              <w:rPr>
                <w:lang w:val="id-ID"/>
              </w:rPr>
            </w:pPr>
            <w:r w:rsidRPr="00BF21EF">
              <w:rPr>
                <w:lang w:val="id-ID"/>
              </w:rPr>
              <w:t>Ruang 2,13:40:37,-94,-87,-80,-80,-91</w:t>
            </w:r>
          </w:p>
          <w:p w14:paraId="67756916" w14:textId="77777777" w:rsidR="007273FD" w:rsidRPr="00BF21EF" w:rsidRDefault="007273FD" w:rsidP="002B72CF">
            <w:pPr>
              <w:pStyle w:val="PTIIKBodyTextFirstIndent"/>
              <w:spacing w:after="0"/>
              <w:ind w:firstLine="29"/>
              <w:rPr>
                <w:lang w:val="id-ID"/>
              </w:rPr>
            </w:pPr>
            <w:r w:rsidRPr="00BF21EF">
              <w:rPr>
                <w:lang w:val="id-ID"/>
              </w:rPr>
              <w:t>Ruang 2,13:40:38,-89,-92,-80,-76,-120</w:t>
            </w:r>
          </w:p>
          <w:p w14:paraId="1E4D5DA4" w14:textId="77777777" w:rsidR="007273FD" w:rsidRPr="00BF21EF" w:rsidRDefault="007273FD" w:rsidP="002B72CF">
            <w:pPr>
              <w:pStyle w:val="PTIIKBodyTextFirstIndent"/>
              <w:spacing w:after="0"/>
              <w:ind w:firstLine="29"/>
              <w:rPr>
                <w:lang w:val="id-ID"/>
              </w:rPr>
            </w:pPr>
            <w:r w:rsidRPr="00BF21EF">
              <w:rPr>
                <w:lang w:val="id-ID"/>
              </w:rPr>
              <w:t>Ruang 2,13:40:39,-93,-95,-75,-79,-120</w:t>
            </w:r>
          </w:p>
          <w:p w14:paraId="190E1E98" w14:textId="77777777" w:rsidR="007273FD" w:rsidRPr="00BF21EF" w:rsidRDefault="007273FD" w:rsidP="002B72CF">
            <w:pPr>
              <w:pStyle w:val="PTIIKBodyTextFirstIndent"/>
              <w:spacing w:after="0"/>
              <w:ind w:firstLine="29"/>
              <w:rPr>
                <w:lang w:val="id-ID"/>
              </w:rPr>
            </w:pPr>
            <w:r w:rsidRPr="00BF21EF">
              <w:rPr>
                <w:lang w:val="id-ID"/>
              </w:rPr>
              <w:t>Ruang 2,13:40:40,-94,-94,-74,-87,-120</w:t>
            </w:r>
          </w:p>
          <w:p w14:paraId="4DB861AB" w14:textId="77777777" w:rsidR="007273FD" w:rsidRPr="00BF21EF" w:rsidRDefault="007273FD" w:rsidP="002B72CF">
            <w:pPr>
              <w:pStyle w:val="PTIIKBodyTextFirstIndent"/>
              <w:spacing w:after="0"/>
              <w:ind w:firstLine="29"/>
              <w:rPr>
                <w:lang w:val="id-ID"/>
              </w:rPr>
            </w:pPr>
            <w:r w:rsidRPr="00BF21EF">
              <w:rPr>
                <w:lang w:val="id-ID"/>
              </w:rPr>
              <w:t>Ruang 2,13:40:42,-120,-92,-75,-84,-120</w:t>
            </w:r>
          </w:p>
          <w:p w14:paraId="3587BCA8" w14:textId="77777777" w:rsidR="007273FD" w:rsidRDefault="007273FD" w:rsidP="002B72CF">
            <w:pPr>
              <w:pStyle w:val="PTIIKBodyTextFirstIndent"/>
              <w:spacing w:after="0"/>
              <w:ind w:firstLine="29"/>
              <w:rPr>
                <w:lang w:val="id-ID"/>
              </w:rPr>
            </w:pPr>
            <w:r w:rsidRPr="00BF21EF">
              <w:rPr>
                <w:lang w:val="id-ID"/>
              </w:rPr>
              <w:t>Ruang 2,13:40:42,-120,-120,-75,-84,-120</w:t>
            </w:r>
          </w:p>
        </w:tc>
      </w:tr>
    </w:tbl>
    <w:p w14:paraId="1BE841B7" w14:textId="77777777" w:rsidR="007273FD" w:rsidRDefault="007273FD" w:rsidP="007273FD">
      <w:pPr>
        <w:pStyle w:val="PTIIKBodyTextFirstIndent"/>
        <w:ind w:firstLine="426"/>
        <w:rPr>
          <w:lang w:val="id-ID"/>
        </w:rPr>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bookmarkStart w:id="89" w:name="_Toc39072185"/>
      <w:r>
        <w:t xml:space="preserve">Hasil Implementasi Tahap </w:t>
      </w:r>
      <w:r>
        <w:rPr>
          <w:i/>
        </w:rPr>
        <w:t>Online</w:t>
      </w:r>
      <w:bookmarkEnd w:id="89"/>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7D813964" w:rsidR="004A469D" w:rsidRPr="00434A4A" w:rsidRDefault="004A469D" w:rsidP="004A469D">
      <w:pPr>
        <w:pStyle w:val="Caption"/>
      </w:pPr>
      <w:bookmarkStart w:id="90" w:name="_Toc39072138"/>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Hasil Implementasi Tahap </w:t>
      </w:r>
      <w:r>
        <w:rPr>
          <w:i/>
        </w:rPr>
        <w:t>Online</w:t>
      </w:r>
      <w:bookmarkEnd w:id="90"/>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77777777"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17BEE7BA" w14:textId="77777777" w:rsidR="004A469D" w:rsidRPr="00551BA9" w:rsidRDefault="004A469D" w:rsidP="002B72CF">
            <w:pPr>
              <w:pStyle w:val="PTIIKBodyTextFirstIndent"/>
              <w:spacing w:after="0"/>
              <w:ind w:firstLine="0"/>
              <w:rPr>
                <w:lang w:val="id-ID"/>
              </w:rPr>
            </w:pPr>
            <w:r w:rsidRPr="00551BA9">
              <w:rPr>
                <w:lang w:val="id-ID"/>
              </w:rPr>
              <w:t>Ruang 1,14:58:10</w:t>
            </w:r>
          </w:p>
          <w:p w14:paraId="11CC9AD2" w14:textId="77777777" w:rsidR="004A469D" w:rsidRPr="00551BA9" w:rsidRDefault="004A469D" w:rsidP="002B72CF">
            <w:pPr>
              <w:pStyle w:val="PTIIKBodyTextFirstIndent"/>
              <w:spacing w:after="0"/>
              <w:ind w:firstLine="0"/>
              <w:rPr>
                <w:lang w:val="id-ID"/>
              </w:rPr>
            </w:pPr>
            <w:r w:rsidRPr="00551BA9">
              <w:rPr>
                <w:lang w:val="id-ID"/>
              </w:rPr>
              <w:t>Ruang 1,14:58:10</w:t>
            </w:r>
          </w:p>
          <w:p w14:paraId="715C325E" w14:textId="77777777" w:rsidR="004A469D" w:rsidRPr="00551BA9" w:rsidRDefault="004A469D" w:rsidP="002B72CF">
            <w:pPr>
              <w:pStyle w:val="PTIIKBodyTextFirstIndent"/>
              <w:spacing w:after="0"/>
              <w:ind w:firstLine="0"/>
              <w:rPr>
                <w:lang w:val="id-ID"/>
              </w:rPr>
            </w:pPr>
            <w:r w:rsidRPr="00551BA9">
              <w:rPr>
                <w:lang w:val="id-ID"/>
              </w:rPr>
              <w:t>Ruang 1,14:58:10</w:t>
            </w:r>
          </w:p>
          <w:p w14:paraId="7905364F" w14:textId="77777777" w:rsidR="004A469D" w:rsidRPr="00551BA9" w:rsidRDefault="004A469D" w:rsidP="002B72CF">
            <w:pPr>
              <w:pStyle w:val="PTIIKBodyTextFirstIndent"/>
              <w:spacing w:after="0"/>
              <w:ind w:firstLine="0"/>
              <w:rPr>
                <w:lang w:val="id-ID"/>
              </w:rPr>
            </w:pPr>
            <w:r w:rsidRPr="00551BA9">
              <w:rPr>
                <w:lang w:val="id-ID"/>
              </w:rPr>
              <w:t>Ruang 1,14:58:10</w:t>
            </w:r>
          </w:p>
          <w:p w14:paraId="58015FC5" w14:textId="77777777" w:rsidR="004A469D" w:rsidRPr="00551BA9" w:rsidRDefault="004A469D" w:rsidP="002B72CF">
            <w:pPr>
              <w:pStyle w:val="PTIIKBodyTextFirstIndent"/>
              <w:spacing w:after="0"/>
              <w:ind w:firstLine="0"/>
              <w:rPr>
                <w:lang w:val="id-ID"/>
              </w:rPr>
            </w:pPr>
            <w:r w:rsidRPr="00551BA9">
              <w:rPr>
                <w:lang w:val="id-ID"/>
              </w:rPr>
              <w:t>Ruang 1,14:58:10</w:t>
            </w:r>
          </w:p>
          <w:p w14:paraId="47C3F822" w14:textId="77777777" w:rsidR="004A469D" w:rsidRPr="00551BA9" w:rsidRDefault="004A469D" w:rsidP="002B72CF">
            <w:pPr>
              <w:pStyle w:val="PTIIKBodyTextFirstIndent"/>
              <w:spacing w:after="0"/>
              <w:ind w:firstLine="0"/>
              <w:rPr>
                <w:lang w:val="id-ID"/>
              </w:rPr>
            </w:pPr>
            <w:r w:rsidRPr="00551BA9">
              <w:rPr>
                <w:lang w:val="id-ID"/>
              </w:rPr>
              <w:t>Ruang 1,14:58:10</w:t>
            </w:r>
          </w:p>
          <w:p w14:paraId="44131BF3" w14:textId="77777777" w:rsidR="004A469D" w:rsidRPr="00551BA9" w:rsidRDefault="004A469D" w:rsidP="002B72CF">
            <w:pPr>
              <w:pStyle w:val="PTIIKBodyTextFirstIndent"/>
              <w:spacing w:after="0"/>
              <w:ind w:firstLine="0"/>
              <w:rPr>
                <w:lang w:val="id-ID"/>
              </w:rPr>
            </w:pPr>
            <w:r w:rsidRPr="00551BA9">
              <w:rPr>
                <w:lang w:val="id-ID"/>
              </w:rPr>
              <w:t>Ruang 1,14:58:10</w:t>
            </w:r>
          </w:p>
          <w:p w14:paraId="2C240CD3" w14:textId="77777777" w:rsidR="004A469D" w:rsidRPr="00551BA9" w:rsidRDefault="004A469D" w:rsidP="002B72CF">
            <w:pPr>
              <w:pStyle w:val="PTIIKBodyTextFirstIndent"/>
              <w:spacing w:after="0"/>
              <w:ind w:firstLine="0"/>
              <w:rPr>
                <w:lang w:val="id-ID"/>
              </w:rPr>
            </w:pPr>
            <w:r w:rsidRPr="00551BA9">
              <w:rPr>
                <w:lang w:val="id-ID"/>
              </w:rPr>
              <w:t>Ruang 1,14:58:10</w:t>
            </w:r>
          </w:p>
          <w:p w14:paraId="7E0CC26E" w14:textId="77777777" w:rsidR="004A469D" w:rsidRPr="00551BA9" w:rsidRDefault="004A469D" w:rsidP="002B72CF">
            <w:pPr>
              <w:pStyle w:val="PTIIKBodyTextFirstIndent"/>
              <w:spacing w:after="0"/>
              <w:ind w:firstLine="0"/>
              <w:rPr>
                <w:lang w:val="id-ID"/>
              </w:rPr>
            </w:pPr>
            <w:r w:rsidRPr="00551BA9">
              <w:rPr>
                <w:lang w:val="id-ID"/>
              </w:rPr>
              <w:t>Ruang 1,14:58:10</w:t>
            </w:r>
          </w:p>
          <w:p w14:paraId="4A8BF69D" w14:textId="77777777" w:rsidR="004A469D" w:rsidRPr="00551BA9" w:rsidRDefault="004A469D" w:rsidP="002B72CF">
            <w:pPr>
              <w:pStyle w:val="PTIIKBodyTextFirstIndent"/>
              <w:spacing w:after="0"/>
              <w:ind w:firstLine="0"/>
              <w:rPr>
                <w:lang w:val="id-ID"/>
              </w:rPr>
            </w:pPr>
            <w:r w:rsidRPr="00551BA9">
              <w:rPr>
                <w:lang w:val="id-ID"/>
              </w:rPr>
              <w:t>Ruang 1,14:58:10</w:t>
            </w:r>
          </w:p>
          <w:p w14:paraId="7680BA3A" w14:textId="77777777" w:rsidR="004A469D" w:rsidRPr="00551BA9" w:rsidRDefault="004A469D" w:rsidP="002B72CF">
            <w:pPr>
              <w:pStyle w:val="PTIIKBodyTextFirstIndent"/>
              <w:spacing w:after="0"/>
              <w:ind w:firstLine="0"/>
              <w:rPr>
                <w:lang w:val="id-ID"/>
              </w:rPr>
            </w:pPr>
            <w:r w:rsidRPr="00551BA9">
              <w:rPr>
                <w:lang w:val="id-ID"/>
              </w:rPr>
              <w:t>Ruang 1,14:58:10</w:t>
            </w:r>
          </w:p>
          <w:p w14:paraId="43753111" w14:textId="77777777" w:rsidR="004A469D" w:rsidRPr="00551BA9" w:rsidRDefault="004A469D" w:rsidP="002B72CF">
            <w:pPr>
              <w:pStyle w:val="PTIIKBodyTextFirstIndent"/>
              <w:spacing w:after="0"/>
              <w:ind w:firstLine="0"/>
              <w:rPr>
                <w:lang w:val="id-ID"/>
              </w:rPr>
            </w:pPr>
            <w:r w:rsidRPr="00551BA9">
              <w:rPr>
                <w:lang w:val="id-ID"/>
              </w:rPr>
              <w:lastRenderedPageBreak/>
              <w:t>Ruang 1,14:58:10</w:t>
            </w:r>
          </w:p>
          <w:p w14:paraId="01E82588" w14:textId="77777777" w:rsidR="004A469D" w:rsidRDefault="004A469D" w:rsidP="002B72CF">
            <w:pPr>
              <w:pStyle w:val="PTIIKBodyTextFirstIndent"/>
              <w:spacing w:after="0"/>
              <w:ind w:firstLine="0"/>
              <w:rPr>
                <w:lang w:val="id-ID"/>
              </w:rPr>
            </w:pPr>
            <w:r>
              <w:rPr>
                <w:lang w:val="id-ID"/>
              </w:rPr>
              <w:t>.......</w:t>
            </w:r>
          </w:p>
          <w:p w14:paraId="41F48967" w14:textId="77777777" w:rsidR="004A469D" w:rsidRDefault="004A469D" w:rsidP="002B72CF">
            <w:pPr>
              <w:pStyle w:val="PTIIKBodyTextFirstIndent"/>
              <w:spacing w:after="0"/>
              <w:ind w:firstLine="0"/>
              <w:rPr>
                <w:lang w:val="id-ID"/>
              </w:rPr>
            </w:pPr>
            <w:r>
              <w:rPr>
                <w:lang w:val="id-ID"/>
              </w:rPr>
              <w:t>.......</w:t>
            </w:r>
          </w:p>
          <w:p w14:paraId="5D481AB2" w14:textId="77777777" w:rsidR="004A469D" w:rsidRPr="00551BA9" w:rsidRDefault="004A469D" w:rsidP="002B72CF">
            <w:pPr>
              <w:pStyle w:val="PTIIKBodyTextFirstIndent"/>
              <w:spacing w:after="0"/>
              <w:ind w:firstLine="0"/>
              <w:rPr>
                <w:lang w:val="id-ID"/>
              </w:rPr>
            </w:pPr>
            <w:r w:rsidRPr="00551BA9">
              <w:rPr>
                <w:lang w:val="id-ID"/>
              </w:rPr>
              <w:t>Ruang 1,14:58:22</w:t>
            </w:r>
          </w:p>
          <w:p w14:paraId="32350D2F" w14:textId="77777777" w:rsidR="004A469D" w:rsidRPr="00551BA9" w:rsidRDefault="004A469D" w:rsidP="002B72CF">
            <w:pPr>
              <w:pStyle w:val="PTIIKBodyTextFirstIndent"/>
              <w:spacing w:after="0"/>
              <w:ind w:firstLine="0"/>
              <w:rPr>
                <w:lang w:val="id-ID"/>
              </w:rPr>
            </w:pPr>
            <w:r w:rsidRPr="00551BA9">
              <w:rPr>
                <w:lang w:val="id-ID"/>
              </w:rPr>
              <w:t>Ruang 1,14:58:22</w:t>
            </w:r>
          </w:p>
          <w:p w14:paraId="38479AD8" w14:textId="77777777" w:rsidR="004A469D" w:rsidRPr="00551BA9" w:rsidRDefault="004A469D" w:rsidP="002B72CF">
            <w:pPr>
              <w:pStyle w:val="PTIIKBodyTextFirstIndent"/>
              <w:spacing w:after="0"/>
              <w:ind w:firstLine="0"/>
              <w:rPr>
                <w:lang w:val="id-ID"/>
              </w:rPr>
            </w:pPr>
            <w:r w:rsidRPr="00551BA9">
              <w:rPr>
                <w:lang w:val="id-ID"/>
              </w:rPr>
              <w:t>Ruang 1,14:58:22</w:t>
            </w:r>
          </w:p>
          <w:p w14:paraId="2E0C10FC" w14:textId="77777777" w:rsidR="004A469D" w:rsidRPr="00551BA9" w:rsidRDefault="004A469D" w:rsidP="002B72CF">
            <w:pPr>
              <w:pStyle w:val="PTIIKBodyTextFirstIndent"/>
              <w:spacing w:after="0"/>
              <w:ind w:firstLine="0"/>
              <w:rPr>
                <w:lang w:val="id-ID"/>
              </w:rPr>
            </w:pPr>
            <w:r w:rsidRPr="00551BA9">
              <w:rPr>
                <w:lang w:val="id-ID"/>
              </w:rPr>
              <w:t>Ruang 1,14:58:22</w:t>
            </w:r>
          </w:p>
          <w:p w14:paraId="1FF45616" w14:textId="77777777" w:rsidR="004A469D" w:rsidRPr="00551BA9" w:rsidRDefault="004A469D" w:rsidP="002B72CF">
            <w:pPr>
              <w:pStyle w:val="PTIIKBodyTextFirstIndent"/>
              <w:spacing w:after="0"/>
              <w:ind w:firstLine="0"/>
              <w:rPr>
                <w:lang w:val="id-ID"/>
              </w:rPr>
            </w:pPr>
            <w:r w:rsidRPr="00551BA9">
              <w:rPr>
                <w:lang w:val="id-ID"/>
              </w:rPr>
              <w:t>Ruang 1,14:58:23</w:t>
            </w:r>
          </w:p>
          <w:p w14:paraId="7B9748DB" w14:textId="77777777" w:rsidR="004A469D" w:rsidRPr="00551BA9" w:rsidRDefault="004A469D" w:rsidP="002B72CF">
            <w:pPr>
              <w:pStyle w:val="PTIIKBodyTextFirstIndent"/>
              <w:spacing w:after="0"/>
              <w:ind w:firstLine="0"/>
              <w:rPr>
                <w:lang w:val="id-ID"/>
              </w:rPr>
            </w:pPr>
            <w:r w:rsidRPr="00551BA9">
              <w:rPr>
                <w:lang w:val="id-ID"/>
              </w:rPr>
              <w:t>Ruang 1,14:58:23</w:t>
            </w:r>
          </w:p>
          <w:p w14:paraId="75D2E29B" w14:textId="77777777" w:rsidR="004A469D" w:rsidRPr="00551BA9" w:rsidRDefault="004A469D" w:rsidP="002B72CF">
            <w:pPr>
              <w:pStyle w:val="PTIIKBodyTextFirstIndent"/>
              <w:spacing w:after="0"/>
              <w:ind w:firstLine="0"/>
              <w:rPr>
                <w:lang w:val="id-ID"/>
              </w:rPr>
            </w:pPr>
            <w:r w:rsidRPr="00551BA9">
              <w:rPr>
                <w:lang w:val="id-ID"/>
              </w:rPr>
              <w:t>Ruang 1,14:58:23</w:t>
            </w:r>
          </w:p>
          <w:p w14:paraId="364C47A0" w14:textId="77777777" w:rsidR="004A469D" w:rsidRPr="00551BA9" w:rsidRDefault="004A469D" w:rsidP="002B72CF">
            <w:pPr>
              <w:pStyle w:val="PTIIKBodyTextFirstIndent"/>
              <w:spacing w:after="0"/>
              <w:ind w:firstLine="0"/>
              <w:rPr>
                <w:lang w:val="id-ID"/>
              </w:rPr>
            </w:pPr>
            <w:r w:rsidRPr="00551BA9">
              <w:rPr>
                <w:lang w:val="id-ID"/>
              </w:rPr>
              <w:t>Ruang 1,14:58:23</w:t>
            </w:r>
          </w:p>
          <w:p w14:paraId="27648D95" w14:textId="77777777" w:rsidR="004A469D" w:rsidRPr="00551BA9" w:rsidRDefault="004A469D" w:rsidP="002B72CF">
            <w:pPr>
              <w:pStyle w:val="PTIIKBodyTextFirstIndent"/>
              <w:spacing w:after="0"/>
              <w:ind w:firstLine="0"/>
              <w:rPr>
                <w:lang w:val="id-ID"/>
              </w:rPr>
            </w:pPr>
            <w:r w:rsidRPr="00551BA9">
              <w:rPr>
                <w:lang w:val="id-ID"/>
              </w:rPr>
              <w:t>Ruang 1,14:58:23</w:t>
            </w:r>
          </w:p>
          <w:p w14:paraId="57985968" w14:textId="77777777" w:rsidR="004A469D" w:rsidRPr="00551BA9" w:rsidRDefault="004A469D" w:rsidP="002B72CF">
            <w:pPr>
              <w:pStyle w:val="PTIIKBodyTextFirstIndent"/>
              <w:spacing w:after="0"/>
              <w:ind w:firstLine="0"/>
              <w:rPr>
                <w:lang w:val="id-ID"/>
              </w:rPr>
            </w:pPr>
            <w:r w:rsidRPr="00551BA9">
              <w:rPr>
                <w:lang w:val="id-ID"/>
              </w:rPr>
              <w:t>Ruang 1,14:58:23</w:t>
            </w:r>
          </w:p>
          <w:p w14:paraId="0AAAC12D" w14:textId="77777777" w:rsidR="004A469D" w:rsidRPr="00551BA9" w:rsidRDefault="004A469D" w:rsidP="002B72CF">
            <w:pPr>
              <w:pStyle w:val="PTIIKBodyTextFirstIndent"/>
              <w:spacing w:after="0"/>
              <w:ind w:firstLine="0"/>
              <w:rPr>
                <w:lang w:val="id-ID"/>
              </w:rPr>
            </w:pPr>
            <w:r w:rsidRPr="00551BA9">
              <w:rPr>
                <w:lang w:val="id-ID"/>
              </w:rPr>
              <w:t>Ruang 1,14:58:24</w:t>
            </w:r>
          </w:p>
          <w:p w14:paraId="53C19F62" w14:textId="77777777" w:rsidR="004A469D" w:rsidRPr="00551BA9" w:rsidRDefault="004A469D" w:rsidP="002B72CF">
            <w:pPr>
              <w:pStyle w:val="PTIIKBodyTextFirstIndent"/>
              <w:spacing w:after="0"/>
              <w:ind w:firstLine="0"/>
              <w:rPr>
                <w:lang w:val="id-ID"/>
              </w:rPr>
            </w:pPr>
            <w:r w:rsidRPr="00551BA9">
              <w:rPr>
                <w:lang w:val="id-ID"/>
              </w:rPr>
              <w:t>Ruang 1,14:58:24</w:t>
            </w:r>
          </w:p>
          <w:p w14:paraId="460C49BE" w14:textId="77777777" w:rsidR="004A469D" w:rsidRPr="00551BA9" w:rsidRDefault="004A469D" w:rsidP="002B72CF">
            <w:pPr>
              <w:pStyle w:val="PTIIKBodyTextFirstIndent"/>
              <w:spacing w:after="0"/>
              <w:ind w:firstLine="0"/>
              <w:rPr>
                <w:lang w:val="id-ID"/>
              </w:rPr>
            </w:pPr>
            <w:r w:rsidRPr="00551BA9">
              <w:rPr>
                <w:lang w:val="id-ID"/>
              </w:rPr>
              <w:t>Ruang 1,14:58:24</w:t>
            </w:r>
          </w:p>
          <w:p w14:paraId="6075E160" w14:textId="77777777" w:rsidR="004A469D" w:rsidRPr="00551BA9" w:rsidRDefault="004A469D" w:rsidP="002B72CF">
            <w:pPr>
              <w:pStyle w:val="PTIIKBodyTextFirstIndent"/>
              <w:spacing w:after="0"/>
              <w:ind w:firstLine="0"/>
              <w:rPr>
                <w:lang w:val="id-ID"/>
              </w:rPr>
            </w:pPr>
            <w:r w:rsidRPr="00551BA9">
              <w:rPr>
                <w:lang w:val="id-ID"/>
              </w:rPr>
              <w:t>Ruang 1,14:58:24</w:t>
            </w:r>
          </w:p>
          <w:p w14:paraId="25541A89" w14:textId="77777777" w:rsidR="004A469D" w:rsidRPr="00551BA9" w:rsidRDefault="004A469D" w:rsidP="002B72CF">
            <w:pPr>
              <w:pStyle w:val="PTIIKBodyTextFirstIndent"/>
              <w:spacing w:after="0"/>
              <w:ind w:firstLine="0"/>
              <w:rPr>
                <w:lang w:val="id-ID"/>
              </w:rPr>
            </w:pPr>
            <w:r w:rsidRPr="00551BA9">
              <w:rPr>
                <w:lang w:val="id-ID"/>
              </w:rPr>
              <w:t>Ruang 1,14:58:24</w:t>
            </w:r>
          </w:p>
          <w:p w14:paraId="268ABA82" w14:textId="77777777" w:rsidR="004A469D" w:rsidRPr="00551BA9" w:rsidRDefault="004A469D" w:rsidP="002B72CF">
            <w:pPr>
              <w:pStyle w:val="PTIIKBodyTextFirstIndent"/>
              <w:spacing w:after="0"/>
              <w:ind w:firstLine="0"/>
              <w:rPr>
                <w:lang w:val="id-ID"/>
              </w:rPr>
            </w:pPr>
            <w:r w:rsidRPr="00551BA9">
              <w:rPr>
                <w:lang w:val="id-ID"/>
              </w:rPr>
              <w:t>Ruang 1,14:58:24</w:t>
            </w:r>
          </w:p>
          <w:p w14:paraId="3321E4AB" w14:textId="77777777" w:rsidR="004A469D" w:rsidRPr="00551BA9" w:rsidRDefault="004A469D" w:rsidP="002B72CF">
            <w:pPr>
              <w:pStyle w:val="PTIIKBodyTextFirstIndent"/>
              <w:spacing w:after="0"/>
              <w:ind w:firstLine="0"/>
              <w:rPr>
                <w:lang w:val="id-ID"/>
              </w:rPr>
            </w:pPr>
            <w:r w:rsidRPr="00551BA9">
              <w:rPr>
                <w:lang w:val="id-ID"/>
              </w:rPr>
              <w:t>Ruang 1,14:58:25</w:t>
            </w:r>
          </w:p>
          <w:p w14:paraId="364E4CFD" w14:textId="77777777" w:rsidR="004A469D" w:rsidRPr="00551BA9" w:rsidRDefault="004A469D" w:rsidP="002B72CF">
            <w:pPr>
              <w:pStyle w:val="PTIIKBodyTextFirstIndent"/>
              <w:spacing w:after="0"/>
              <w:ind w:firstLine="0"/>
              <w:rPr>
                <w:lang w:val="id-ID"/>
              </w:rPr>
            </w:pPr>
            <w:r w:rsidRPr="00551BA9">
              <w:rPr>
                <w:lang w:val="id-ID"/>
              </w:rPr>
              <w:t>Ruang 1,14:58:25</w:t>
            </w:r>
          </w:p>
          <w:p w14:paraId="74EC49B8" w14:textId="77777777" w:rsidR="004A469D" w:rsidRPr="00551BA9" w:rsidRDefault="004A469D" w:rsidP="002B72CF">
            <w:pPr>
              <w:pStyle w:val="PTIIKBodyTextFirstIndent"/>
              <w:spacing w:after="0"/>
              <w:ind w:firstLine="0"/>
              <w:rPr>
                <w:lang w:val="id-ID"/>
              </w:rPr>
            </w:pPr>
            <w:r w:rsidRPr="00551BA9">
              <w:rPr>
                <w:lang w:val="id-ID"/>
              </w:rPr>
              <w:t>Ruang 1,14:58:25</w:t>
            </w:r>
          </w:p>
          <w:p w14:paraId="27D50072" w14:textId="77777777" w:rsidR="004A469D" w:rsidRPr="00551BA9" w:rsidRDefault="004A469D" w:rsidP="002B72CF">
            <w:pPr>
              <w:pStyle w:val="PTIIKBodyTextFirstIndent"/>
              <w:spacing w:after="0"/>
              <w:ind w:firstLine="0"/>
              <w:rPr>
                <w:lang w:val="id-ID"/>
              </w:rPr>
            </w:pPr>
            <w:r w:rsidRPr="00551BA9">
              <w:rPr>
                <w:lang w:val="id-ID"/>
              </w:rPr>
              <w:t>Ruang 1,14:58:25</w:t>
            </w:r>
          </w:p>
          <w:p w14:paraId="317EDEC5" w14:textId="77777777" w:rsidR="004A469D" w:rsidRPr="00551BA9" w:rsidRDefault="004A469D" w:rsidP="002B72CF">
            <w:pPr>
              <w:pStyle w:val="PTIIKBodyTextFirstIndent"/>
              <w:spacing w:after="0"/>
              <w:ind w:firstLine="0"/>
              <w:rPr>
                <w:lang w:val="id-ID"/>
              </w:rPr>
            </w:pPr>
            <w:r w:rsidRPr="00551BA9">
              <w:rPr>
                <w:lang w:val="id-ID"/>
              </w:rPr>
              <w:t>Ruang 1,14:58:25</w:t>
            </w:r>
          </w:p>
          <w:p w14:paraId="6B34FEBC" w14:textId="77777777" w:rsidR="004A469D" w:rsidRPr="00551BA9" w:rsidRDefault="004A469D" w:rsidP="002B72CF">
            <w:pPr>
              <w:pStyle w:val="PTIIKBodyTextFirstIndent"/>
              <w:spacing w:after="0"/>
              <w:ind w:firstLine="0"/>
              <w:rPr>
                <w:lang w:val="id-ID"/>
              </w:rPr>
            </w:pPr>
            <w:r w:rsidRPr="00551BA9">
              <w:rPr>
                <w:lang w:val="id-ID"/>
              </w:rPr>
              <w:t>Ruang 1,14:58:26</w:t>
            </w:r>
          </w:p>
          <w:p w14:paraId="6B1D63F6" w14:textId="77777777" w:rsidR="004A469D" w:rsidRPr="00551BA9" w:rsidRDefault="004A469D" w:rsidP="002B72CF">
            <w:pPr>
              <w:pStyle w:val="PTIIKBodyTextFirstIndent"/>
              <w:spacing w:after="0"/>
              <w:ind w:firstLine="0"/>
              <w:rPr>
                <w:lang w:val="id-ID"/>
              </w:rPr>
            </w:pPr>
            <w:r w:rsidRPr="00551BA9">
              <w:rPr>
                <w:lang w:val="id-ID"/>
              </w:rPr>
              <w:t>Ruang 1,14:58:26</w:t>
            </w:r>
          </w:p>
          <w:p w14:paraId="6190C356" w14:textId="77777777" w:rsidR="004A469D" w:rsidRPr="00551BA9" w:rsidRDefault="004A469D" w:rsidP="002B72CF">
            <w:pPr>
              <w:pStyle w:val="PTIIKBodyTextFirstIndent"/>
              <w:spacing w:after="0"/>
              <w:ind w:firstLine="0"/>
              <w:rPr>
                <w:lang w:val="id-ID"/>
              </w:rPr>
            </w:pPr>
            <w:r w:rsidRPr="00551BA9">
              <w:rPr>
                <w:lang w:val="id-ID"/>
              </w:rPr>
              <w:t>Ruang 1,14:58:26</w:t>
            </w:r>
          </w:p>
          <w:p w14:paraId="09A29489" w14:textId="77777777" w:rsidR="004A469D" w:rsidRPr="00551BA9" w:rsidRDefault="004A469D" w:rsidP="002B72CF">
            <w:pPr>
              <w:pStyle w:val="PTIIKBodyTextFirstIndent"/>
              <w:spacing w:after="0"/>
              <w:ind w:firstLine="0"/>
              <w:rPr>
                <w:lang w:val="id-ID"/>
              </w:rPr>
            </w:pPr>
            <w:r w:rsidRPr="00551BA9">
              <w:rPr>
                <w:lang w:val="id-ID"/>
              </w:rPr>
              <w:t>Ruang 1,14:58:26</w:t>
            </w:r>
          </w:p>
          <w:p w14:paraId="3D28FA86" w14:textId="77777777" w:rsidR="004A469D" w:rsidRPr="00551BA9" w:rsidRDefault="004A469D" w:rsidP="002B72CF">
            <w:pPr>
              <w:pStyle w:val="PTIIKBodyTextFirstIndent"/>
              <w:spacing w:after="0"/>
              <w:ind w:firstLine="0"/>
              <w:rPr>
                <w:lang w:val="id-ID"/>
              </w:rPr>
            </w:pPr>
            <w:r w:rsidRPr="00551BA9">
              <w:rPr>
                <w:lang w:val="id-ID"/>
              </w:rPr>
              <w:t>Ruang 1,14:58:26</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1488B30F" w14:textId="77777777" w:rsidR="004A469D" w:rsidRPr="00551BA9" w:rsidRDefault="004A469D" w:rsidP="002B72CF">
            <w:pPr>
              <w:pStyle w:val="PTIIKBodyTextFirstIndent"/>
              <w:spacing w:after="0"/>
              <w:ind w:firstLine="0"/>
              <w:rPr>
                <w:lang w:val="id-ID"/>
              </w:rPr>
            </w:pPr>
            <w:r w:rsidRPr="00551BA9">
              <w:rPr>
                <w:lang w:val="id-ID"/>
              </w:rPr>
              <w:t>Lorong,14:58:27</w:t>
            </w:r>
          </w:p>
          <w:p w14:paraId="5B4A09E2" w14:textId="77777777" w:rsidR="004A469D" w:rsidRPr="00551BA9" w:rsidRDefault="004A469D" w:rsidP="002B72CF">
            <w:pPr>
              <w:pStyle w:val="PTIIKBodyTextFirstIndent"/>
              <w:spacing w:after="0"/>
              <w:ind w:firstLine="0"/>
              <w:rPr>
                <w:lang w:val="id-ID"/>
              </w:rPr>
            </w:pPr>
            <w:r w:rsidRPr="00551BA9">
              <w:rPr>
                <w:lang w:val="id-ID"/>
              </w:rPr>
              <w:t>Lorong,14:58:28</w:t>
            </w:r>
          </w:p>
          <w:p w14:paraId="426A0F39" w14:textId="77777777" w:rsidR="004A469D" w:rsidRPr="00551BA9" w:rsidRDefault="004A469D" w:rsidP="002B72CF">
            <w:pPr>
              <w:pStyle w:val="PTIIKBodyTextFirstIndent"/>
              <w:spacing w:after="0"/>
              <w:ind w:firstLine="0"/>
              <w:rPr>
                <w:lang w:val="id-ID"/>
              </w:rPr>
            </w:pPr>
            <w:r w:rsidRPr="00551BA9">
              <w:rPr>
                <w:lang w:val="id-ID"/>
              </w:rPr>
              <w:t>Lorong,14:58:28</w:t>
            </w:r>
          </w:p>
          <w:p w14:paraId="79D6DBAA" w14:textId="77777777" w:rsidR="004A469D" w:rsidRPr="00551BA9" w:rsidRDefault="004A469D" w:rsidP="002B72CF">
            <w:pPr>
              <w:pStyle w:val="PTIIKBodyTextFirstIndent"/>
              <w:spacing w:after="0"/>
              <w:ind w:firstLine="0"/>
              <w:rPr>
                <w:lang w:val="id-ID"/>
              </w:rPr>
            </w:pPr>
            <w:r w:rsidRPr="00551BA9">
              <w:rPr>
                <w:lang w:val="id-ID"/>
              </w:rPr>
              <w:t>Lorong,14:58:28</w:t>
            </w:r>
          </w:p>
          <w:p w14:paraId="42B6006B" w14:textId="77777777" w:rsidR="004A469D" w:rsidRPr="00551BA9" w:rsidRDefault="004A469D" w:rsidP="002B72CF">
            <w:pPr>
              <w:pStyle w:val="PTIIKBodyTextFirstIndent"/>
              <w:spacing w:after="0"/>
              <w:ind w:firstLine="0"/>
              <w:rPr>
                <w:lang w:val="id-ID"/>
              </w:rPr>
            </w:pPr>
            <w:r w:rsidRPr="00551BA9">
              <w:rPr>
                <w:lang w:val="id-ID"/>
              </w:rPr>
              <w:t>Lorong,14:58:28</w:t>
            </w:r>
          </w:p>
          <w:p w14:paraId="5B3AE5DB" w14:textId="77777777" w:rsidR="004A469D" w:rsidRPr="00551BA9" w:rsidRDefault="004A469D" w:rsidP="002B72CF">
            <w:pPr>
              <w:pStyle w:val="PTIIKBodyTextFirstIndent"/>
              <w:spacing w:after="0"/>
              <w:ind w:firstLine="0"/>
              <w:rPr>
                <w:lang w:val="id-ID"/>
              </w:rPr>
            </w:pPr>
            <w:r w:rsidRPr="00551BA9">
              <w:rPr>
                <w:lang w:val="id-ID"/>
              </w:rPr>
              <w:t>Lorong,14:58:28</w:t>
            </w:r>
          </w:p>
          <w:p w14:paraId="7D90EC5B" w14:textId="77777777" w:rsidR="004A469D" w:rsidRPr="00551BA9" w:rsidRDefault="004A469D" w:rsidP="002B72CF">
            <w:pPr>
              <w:pStyle w:val="PTIIKBodyTextFirstIndent"/>
              <w:spacing w:after="0"/>
              <w:ind w:firstLine="0"/>
              <w:rPr>
                <w:lang w:val="id-ID"/>
              </w:rPr>
            </w:pPr>
            <w:r w:rsidRPr="00551BA9">
              <w:rPr>
                <w:lang w:val="id-ID"/>
              </w:rPr>
              <w:t>Lorong,14:58:28</w:t>
            </w:r>
          </w:p>
          <w:p w14:paraId="3BC84B2E" w14:textId="77777777" w:rsidR="004A469D" w:rsidRPr="00551BA9" w:rsidRDefault="004A469D" w:rsidP="002B72CF">
            <w:pPr>
              <w:pStyle w:val="PTIIKBodyTextFirstIndent"/>
              <w:spacing w:after="0"/>
              <w:ind w:firstLine="0"/>
              <w:rPr>
                <w:lang w:val="id-ID"/>
              </w:rPr>
            </w:pPr>
            <w:r w:rsidRPr="00551BA9">
              <w:rPr>
                <w:lang w:val="id-ID"/>
              </w:rPr>
              <w:t>Lorong,14:58:28</w:t>
            </w:r>
          </w:p>
          <w:p w14:paraId="0DF901C0" w14:textId="77777777" w:rsidR="004A469D" w:rsidRPr="00551BA9" w:rsidRDefault="004A469D" w:rsidP="002B72CF">
            <w:pPr>
              <w:pStyle w:val="PTIIKBodyTextFirstIndent"/>
              <w:spacing w:after="0"/>
              <w:ind w:firstLine="0"/>
              <w:rPr>
                <w:lang w:val="id-ID"/>
              </w:rPr>
            </w:pPr>
            <w:r w:rsidRPr="00551BA9">
              <w:rPr>
                <w:lang w:val="id-ID"/>
              </w:rPr>
              <w:t>Lorong,14:58:29</w:t>
            </w:r>
          </w:p>
          <w:p w14:paraId="24C4D4A7" w14:textId="77777777" w:rsidR="004A469D" w:rsidRPr="00551BA9" w:rsidRDefault="004A469D" w:rsidP="002B72CF">
            <w:pPr>
              <w:pStyle w:val="PTIIKBodyTextFirstIndent"/>
              <w:spacing w:after="0"/>
              <w:ind w:firstLine="0"/>
              <w:rPr>
                <w:lang w:val="id-ID"/>
              </w:rPr>
            </w:pPr>
            <w:r w:rsidRPr="00551BA9">
              <w:rPr>
                <w:lang w:val="id-ID"/>
              </w:rPr>
              <w:t>Lorong,14:58:29</w:t>
            </w:r>
          </w:p>
          <w:p w14:paraId="2E1EE376" w14:textId="77777777" w:rsidR="004A469D" w:rsidRPr="00551BA9" w:rsidRDefault="004A469D" w:rsidP="002B72CF">
            <w:pPr>
              <w:pStyle w:val="PTIIKBodyTextFirstIndent"/>
              <w:spacing w:after="0"/>
              <w:ind w:firstLine="0"/>
              <w:rPr>
                <w:lang w:val="id-ID"/>
              </w:rPr>
            </w:pPr>
            <w:r w:rsidRPr="00551BA9">
              <w:rPr>
                <w:lang w:val="id-ID"/>
              </w:rPr>
              <w:t>Lorong,14:58:29</w:t>
            </w:r>
          </w:p>
          <w:p w14:paraId="7208E2B5" w14:textId="77777777" w:rsidR="004A469D" w:rsidRPr="00551BA9" w:rsidRDefault="004A469D" w:rsidP="002B72CF">
            <w:pPr>
              <w:pStyle w:val="PTIIKBodyTextFirstIndent"/>
              <w:spacing w:after="0"/>
              <w:ind w:firstLine="0"/>
              <w:rPr>
                <w:lang w:val="id-ID"/>
              </w:rPr>
            </w:pPr>
            <w:r w:rsidRPr="00551BA9">
              <w:rPr>
                <w:lang w:val="id-ID"/>
              </w:rPr>
              <w:t>Lorong,14:58:29</w:t>
            </w:r>
          </w:p>
          <w:p w14:paraId="59EE2679" w14:textId="77777777" w:rsidR="004A469D" w:rsidRPr="00551BA9" w:rsidRDefault="004A469D" w:rsidP="002B72CF">
            <w:pPr>
              <w:pStyle w:val="PTIIKBodyTextFirstIndent"/>
              <w:spacing w:after="0"/>
              <w:ind w:firstLine="0"/>
              <w:rPr>
                <w:lang w:val="id-ID"/>
              </w:rPr>
            </w:pPr>
            <w:r w:rsidRPr="00551BA9">
              <w:rPr>
                <w:lang w:val="id-ID"/>
              </w:rPr>
              <w:t>Lorong,14:58:29</w:t>
            </w:r>
          </w:p>
          <w:p w14:paraId="2046DF61" w14:textId="77777777" w:rsidR="004A469D" w:rsidRPr="00551BA9" w:rsidRDefault="004A469D" w:rsidP="002B72CF">
            <w:pPr>
              <w:pStyle w:val="PTIIKBodyTextFirstIndent"/>
              <w:spacing w:after="0"/>
              <w:ind w:firstLine="0"/>
              <w:rPr>
                <w:lang w:val="id-ID"/>
              </w:rPr>
            </w:pPr>
            <w:r w:rsidRPr="00551BA9">
              <w:rPr>
                <w:lang w:val="id-ID"/>
              </w:rPr>
              <w:t>Lorong,14:58:29</w:t>
            </w:r>
          </w:p>
          <w:p w14:paraId="59F44389" w14:textId="77777777" w:rsidR="004A469D" w:rsidRPr="00551BA9" w:rsidRDefault="004A469D" w:rsidP="002B72CF">
            <w:pPr>
              <w:pStyle w:val="PTIIKBodyTextFirstIndent"/>
              <w:spacing w:after="0"/>
              <w:ind w:firstLine="0"/>
              <w:rPr>
                <w:lang w:val="id-ID"/>
              </w:rPr>
            </w:pPr>
            <w:r w:rsidRPr="00551BA9">
              <w:rPr>
                <w:lang w:val="id-ID"/>
              </w:rPr>
              <w:lastRenderedPageBreak/>
              <w:t>Lorong,14:58:30</w:t>
            </w:r>
          </w:p>
          <w:p w14:paraId="0ACFBA8F" w14:textId="77777777" w:rsidR="004A469D" w:rsidRPr="00551BA9" w:rsidRDefault="004A469D" w:rsidP="002B72CF">
            <w:pPr>
              <w:pStyle w:val="PTIIKBodyTextFirstIndent"/>
              <w:spacing w:after="0"/>
              <w:ind w:firstLine="0"/>
              <w:rPr>
                <w:lang w:val="id-ID"/>
              </w:rPr>
            </w:pPr>
            <w:r w:rsidRPr="00551BA9">
              <w:rPr>
                <w:lang w:val="id-ID"/>
              </w:rPr>
              <w:t>Lorong,14:58:30</w:t>
            </w:r>
          </w:p>
          <w:p w14:paraId="5E34C6FB" w14:textId="77777777" w:rsidR="004A469D" w:rsidRPr="00551BA9" w:rsidRDefault="004A469D" w:rsidP="002B72CF">
            <w:pPr>
              <w:pStyle w:val="PTIIKBodyTextFirstIndent"/>
              <w:spacing w:after="0"/>
              <w:ind w:firstLine="0"/>
              <w:rPr>
                <w:lang w:val="id-ID"/>
              </w:rPr>
            </w:pPr>
            <w:r w:rsidRPr="00551BA9">
              <w:rPr>
                <w:lang w:val="id-ID"/>
              </w:rPr>
              <w:t>Lorong,14:58:30</w:t>
            </w:r>
          </w:p>
          <w:p w14:paraId="29C26C84" w14:textId="77777777" w:rsidR="004A469D" w:rsidRPr="00551BA9" w:rsidRDefault="004A469D" w:rsidP="002B72CF">
            <w:pPr>
              <w:pStyle w:val="PTIIKBodyTextFirstIndent"/>
              <w:spacing w:after="0"/>
              <w:ind w:firstLine="0"/>
              <w:rPr>
                <w:lang w:val="id-ID"/>
              </w:rPr>
            </w:pPr>
            <w:r w:rsidRPr="00551BA9">
              <w:rPr>
                <w:lang w:val="id-ID"/>
              </w:rPr>
              <w:t>Lorong,14:58:30</w:t>
            </w:r>
          </w:p>
          <w:p w14:paraId="22C9DBEC" w14:textId="77777777" w:rsidR="004A469D" w:rsidRPr="00551BA9" w:rsidRDefault="004A469D" w:rsidP="002B72CF">
            <w:pPr>
              <w:pStyle w:val="PTIIKBodyTextFirstIndent"/>
              <w:spacing w:after="0"/>
              <w:ind w:firstLine="0"/>
              <w:rPr>
                <w:lang w:val="id-ID"/>
              </w:rPr>
            </w:pPr>
            <w:r w:rsidRPr="00551BA9">
              <w:rPr>
                <w:lang w:val="id-ID"/>
              </w:rPr>
              <w:t>Lorong,14:58:30</w:t>
            </w:r>
          </w:p>
          <w:p w14:paraId="3506A9A7" w14:textId="77777777" w:rsidR="004A469D" w:rsidRPr="00551BA9" w:rsidRDefault="004A469D" w:rsidP="002B72CF">
            <w:pPr>
              <w:pStyle w:val="PTIIKBodyTextFirstIndent"/>
              <w:spacing w:after="0"/>
              <w:ind w:firstLine="0"/>
              <w:rPr>
                <w:lang w:val="id-ID"/>
              </w:rPr>
            </w:pPr>
            <w:r w:rsidRPr="00551BA9">
              <w:rPr>
                <w:lang w:val="id-ID"/>
              </w:rPr>
              <w:t>Lorong,14:58:30</w:t>
            </w:r>
          </w:p>
          <w:p w14:paraId="5BA738FE" w14:textId="77777777" w:rsidR="004A469D" w:rsidRPr="00551BA9" w:rsidRDefault="004A469D" w:rsidP="002B72CF">
            <w:pPr>
              <w:pStyle w:val="PTIIKBodyTextFirstIndent"/>
              <w:spacing w:after="0"/>
              <w:ind w:firstLine="0"/>
              <w:rPr>
                <w:lang w:val="id-ID"/>
              </w:rPr>
            </w:pPr>
            <w:r w:rsidRPr="00551BA9">
              <w:rPr>
                <w:lang w:val="id-ID"/>
              </w:rPr>
              <w:t>Lorong,14:58:30</w:t>
            </w:r>
          </w:p>
          <w:p w14:paraId="3942537F" w14:textId="77777777" w:rsidR="004A469D" w:rsidRPr="00551BA9" w:rsidRDefault="004A469D" w:rsidP="002B72CF">
            <w:pPr>
              <w:pStyle w:val="PTIIKBodyTextFirstIndent"/>
              <w:spacing w:after="0"/>
              <w:ind w:firstLine="0"/>
              <w:rPr>
                <w:lang w:val="id-ID"/>
              </w:rPr>
            </w:pPr>
            <w:r w:rsidRPr="00551BA9">
              <w:rPr>
                <w:lang w:val="id-ID"/>
              </w:rPr>
              <w:t>Lorong,14:58:30</w:t>
            </w:r>
          </w:p>
          <w:p w14:paraId="408A0634" w14:textId="77777777" w:rsidR="004A469D" w:rsidRPr="00551BA9" w:rsidRDefault="004A469D" w:rsidP="002B72CF">
            <w:pPr>
              <w:pStyle w:val="PTIIKBodyTextFirstIndent"/>
              <w:spacing w:after="0"/>
              <w:ind w:firstLine="0"/>
              <w:rPr>
                <w:lang w:val="id-ID"/>
              </w:rPr>
            </w:pPr>
            <w:r w:rsidRPr="00551BA9">
              <w:rPr>
                <w:lang w:val="id-ID"/>
              </w:rPr>
              <w:t>Lorong,14:58:31</w:t>
            </w:r>
          </w:p>
          <w:p w14:paraId="0A1CD548" w14:textId="77777777" w:rsidR="004A469D" w:rsidRPr="00551BA9" w:rsidRDefault="004A469D" w:rsidP="002B72CF">
            <w:pPr>
              <w:pStyle w:val="PTIIKBodyTextFirstIndent"/>
              <w:spacing w:after="0"/>
              <w:ind w:firstLine="0"/>
              <w:rPr>
                <w:lang w:val="id-ID"/>
              </w:rPr>
            </w:pPr>
            <w:r w:rsidRPr="00551BA9">
              <w:rPr>
                <w:lang w:val="id-ID"/>
              </w:rPr>
              <w:t>Lorong,14:58:31</w:t>
            </w:r>
          </w:p>
          <w:p w14:paraId="0F2EDD36" w14:textId="77777777" w:rsidR="004A469D" w:rsidRPr="00551BA9" w:rsidRDefault="004A469D" w:rsidP="002B72CF">
            <w:pPr>
              <w:pStyle w:val="PTIIKBodyTextFirstIndent"/>
              <w:spacing w:after="0"/>
              <w:ind w:firstLine="0"/>
              <w:rPr>
                <w:lang w:val="id-ID"/>
              </w:rPr>
            </w:pPr>
            <w:r w:rsidRPr="00551BA9">
              <w:rPr>
                <w:lang w:val="id-ID"/>
              </w:rPr>
              <w:t>Lorong,14:58:31</w:t>
            </w:r>
          </w:p>
          <w:p w14:paraId="13E920FC" w14:textId="77777777" w:rsidR="004A469D" w:rsidRPr="00551BA9" w:rsidRDefault="004A469D" w:rsidP="002B72CF">
            <w:pPr>
              <w:pStyle w:val="PTIIKBodyTextFirstIndent"/>
              <w:spacing w:after="0"/>
              <w:ind w:firstLine="0"/>
              <w:rPr>
                <w:lang w:val="id-ID"/>
              </w:rPr>
            </w:pPr>
            <w:r w:rsidRPr="00551BA9">
              <w:rPr>
                <w:lang w:val="id-ID"/>
              </w:rPr>
              <w:t>Lorong,14:58:31</w:t>
            </w:r>
          </w:p>
          <w:p w14:paraId="71A31825" w14:textId="77777777" w:rsidR="004A469D" w:rsidRPr="00551BA9" w:rsidRDefault="004A469D" w:rsidP="002B72CF">
            <w:pPr>
              <w:pStyle w:val="PTIIKBodyTextFirstIndent"/>
              <w:spacing w:after="0"/>
              <w:ind w:firstLine="0"/>
              <w:rPr>
                <w:lang w:val="id-ID"/>
              </w:rPr>
            </w:pPr>
            <w:r w:rsidRPr="00551BA9">
              <w:rPr>
                <w:lang w:val="id-ID"/>
              </w:rPr>
              <w:t>Lorong,14:58:31</w:t>
            </w:r>
          </w:p>
          <w:p w14:paraId="18E230EA" w14:textId="77777777" w:rsidR="004A469D" w:rsidRPr="00551BA9" w:rsidRDefault="004A469D" w:rsidP="002B72CF">
            <w:pPr>
              <w:pStyle w:val="PTIIKBodyTextFirstIndent"/>
              <w:spacing w:after="0"/>
              <w:ind w:firstLine="0"/>
              <w:rPr>
                <w:lang w:val="id-ID"/>
              </w:rPr>
            </w:pPr>
            <w:r w:rsidRPr="00551BA9">
              <w:rPr>
                <w:lang w:val="id-ID"/>
              </w:rPr>
              <w:t>Lorong,14:58:31</w:t>
            </w:r>
          </w:p>
          <w:p w14:paraId="387B4305" w14:textId="77777777" w:rsidR="004A469D" w:rsidRPr="00551BA9" w:rsidRDefault="004A469D" w:rsidP="002B72CF">
            <w:pPr>
              <w:pStyle w:val="PTIIKBodyTextFirstIndent"/>
              <w:spacing w:after="0"/>
              <w:ind w:firstLine="0"/>
              <w:rPr>
                <w:lang w:val="id-ID"/>
              </w:rPr>
            </w:pPr>
            <w:r w:rsidRPr="00551BA9">
              <w:rPr>
                <w:lang w:val="id-ID"/>
              </w:rPr>
              <w:t>Lorong,14:58:31</w:t>
            </w:r>
          </w:p>
          <w:p w14:paraId="6BC6F1A1" w14:textId="77777777" w:rsidR="004A469D" w:rsidRPr="00551BA9" w:rsidRDefault="004A469D" w:rsidP="002B72CF">
            <w:pPr>
              <w:pStyle w:val="PTIIKBodyTextFirstIndent"/>
              <w:spacing w:after="0"/>
              <w:ind w:firstLine="0"/>
              <w:rPr>
                <w:lang w:val="id-ID"/>
              </w:rPr>
            </w:pPr>
            <w:r w:rsidRPr="00551BA9">
              <w:rPr>
                <w:lang w:val="id-ID"/>
              </w:rPr>
              <w:t>Lorong,14:58:31</w:t>
            </w:r>
          </w:p>
          <w:p w14:paraId="4A308D06" w14:textId="77777777" w:rsidR="004A469D" w:rsidRPr="00551BA9" w:rsidRDefault="004A469D" w:rsidP="002B72CF">
            <w:pPr>
              <w:pStyle w:val="PTIIKBodyTextFirstIndent"/>
              <w:spacing w:after="0"/>
              <w:ind w:firstLine="0"/>
              <w:rPr>
                <w:lang w:val="id-ID"/>
              </w:rPr>
            </w:pPr>
            <w:r w:rsidRPr="00551BA9">
              <w:rPr>
                <w:lang w:val="id-ID"/>
              </w:rPr>
              <w:t>Lorong,14:58:31</w:t>
            </w:r>
          </w:p>
          <w:p w14:paraId="439EE96F" w14:textId="77777777" w:rsidR="004A469D" w:rsidRPr="00551BA9" w:rsidRDefault="004A469D" w:rsidP="002B72CF">
            <w:pPr>
              <w:pStyle w:val="PTIIKBodyTextFirstIndent"/>
              <w:spacing w:after="0"/>
              <w:ind w:firstLine="0"/>
              <w:rPr>
                <w:lang w:val="id-ID"/>
              </w:rPr>
            </w:pPr>
            <w:r w:rsidRPr="00551BA9">
              <w:rPr>
                <w:lang w:val="id-ID"/>
              </w:rPr>
              <w:t>Lorong,14:58:31</w:t>
            </w:r>
          </w:p>
          <w:p w14:paraId="426E2163" w14:textId="77777777" w:rsidR="004A469D" w:rsidRPr="00551BA9" w:rsidRDefault="004A469D" w:rsidP="002B72CF">
            <w:pPr>
              <w:pStyle w:val="PTIIKBodyTextFirstIndent"/>
              <w:spacing w:after="0"/>
              <w:ind w:firstLine="0"/>
              <w:rPr>
                <w:lang w:val="id-ID"/>
              </w:rPr>
            </w:pPr>
            <w:r w:rsidRPr="00551BA9">
              <w:rPr>
                <w:lang w:val="id-ID"/>
              </w:rPr>
              <w:t>Lorong,14:58:31</w:t>
            </w:r>
          </w:p>
          <w:p w14:paraId="1603B98B" w14:textId="77777777" w:rsidR="004A469D" w:rsidRPr="00551BA9" w:rsidRDefault="004A469D" w:rsidP="002B72CF">
            <w:pPr>
              <w:pStyle w:val="PTIIKBodyTextFirstIndent"/>
              <w:spacing w:after="0"/>
              <w:ind w:firstLine="0"/>
              <w:rPr>
                <w:lang w:val="id-ID"/>
              </w:rPr>
            </w:pPr>
            <w:r w:rsidRPr="00551BA9">
              <w:rPr>
                <w:lang w:val="id-ID"/>
              </w:rPr>
              <w:t>Lorong,14:58:32</w:t>
            </w:r>
          </w:p>
          <w:p w14:paraId="27F1D686" w14:textId="77777777" w:rsidR="004A469D" w:rsidRPr="00551BA9" w:rsidRDefault="004A469D" w:rsidP="002B72CF">
            <w:pPr>
              <w:pStyle w:val="PTIIKBodyTextFirstIndent"/>
              <w:spacing w:after="0"/>
              <w:ind w:firstLine="0"/>
              <w:rPr>
                <w:lang w:val="id-ID"/>
              </w:rPr>
            </w:pPr>
            <w:r w:rsidRPr="00551BA9">
              <w:rPr>
                <w:lang w:val="id-ID"/>
              </w:rPr>
              <w:t>Lorong,14:58:32</w:t>
            </w:r>
          </w:p>
          <w:p w14:paraId="03BFA208" w14:textId="77777777" w:rsidR="004A469D" w:rsidRPr="00551BA9" w:rsidRDefault="004A469D" w:rsidP="002B72CF">
            <w:pPr>
              <w:pStyle w:val="PTIIKBodyTextFirstIndent"/>
              <w:spacing w:after="0"/>
              <w:ind w:firstLine="0"/>
              <w:rPr>
                <w:lang w:val="id-ID"/>
              </w:rPr>
            </w:pPr>
            <w:r w:rsidRPr="00551BA9">
              <w:rPr>
                <w:lang w:val="id-ID"/>
              </w:rPr>
              <w:t>Lorong,14:58:32</w:t>
            </w:r>
          </w:p>
          <w:p w14:paraId="69B7CE17" w14:textId="77777777" w:rsidR="004A469D" w:rsidRPr="00551BA9" w:rsidRDefault="004A469D" w:rsidP="002B72CF">
            <w:pPr>
              <w:pStyle w:val="PTIIKBodyTextFirstIndent"/>
              <w:spacing w:after="0"/>
              <w:ind w:firstLine="0"/>
              <w:rPr>
                <w:lang w:val="id-ID"/>
              </w:rPr>
            </w:pPr>
            <w:r w:rsidRPr="00551BA9">
              <w:rPr>
                <w:lang w:val="id-ID"/>
              </w:rPr>
              <w:t>Lorong,14:58:32</w:t>
            </w:r>
          </w:p>
          <w:p w14:paraId="4B6A499B" w14:textId="77777777" w:rsidR="004A469D" w:rsidRPr="00551BA9" w:rsidRDefault="004A469D" w:rsidP="002B72CF">
            <w:pPr>
              <w:pStyle w:val="PTIIKBodyTextFirstIndent"/>
              <w:spacing w:after="0"/>
              <w:ind w:firstLine="0"/>
              <w:rPr>
                <w:lang w:val="id-ID"/>
              </w:rPr>
            </w:pPr>
            <w:r w:rsidRPr="00551BA9">
              <w:rPr>
                <w:lang w:val="id-ID"/>
              </w:rPr>
              <w:t>Lorong,14:58:32</w:t>
            </w:r>
          </w:p>
          <w:p w14:paraId="4796A5CF" w14:textId="77777777" w:rsidR="004A469D" w:rsidRPr="00551BA9" w:rsidRDefault="004A469D" w:rsidP="002B72CF">
            <w:pPr>
              <w:pStyle w:val="PTIIKBodyTextFirstIndent"/>
              <w:spacing w:after="0"/>
              <w:ind w:firstLine="0"/>
              <w:rPr>
                <w:lang w:val="id-ID"/>
              </w:rPr>
            </w:pPr>
            <w:r w:rsidRPr="00551BA9">
              <w:rPr>
                <w:lang w:val="id-ID"/>
              </w:rPr>
              <w:t>Lorong,14:58:32</w:t>
            </w:r>
          </w:p>
          <w:p w14:paraId="7963E29E" w14:textId="77777777" w:rsidR="004A469D" w:rsidRPr="00551BA9" w:rsidRDefault="004A469D" w:rsidP="002B72CF">
            <w:pPr>
              <w:pStyle w:val="PTIIKBodyTextFirstIndent"/>
              <w:spacing w:after="0"/>
              <w:ind w:firstLine="0"/>
              <w:rPr>
                <w:lang w:val="id-ID"/>
              </w:rPr>
            </w:pPr>
            <w:r w:rsidRPr="00551BA9">
              <w:rPr>
                <w:lang w:val="id-ID"/>
              </w:rPr>
              <w:t>Lorong,14:58:32</w:t>
            </w:r>
          </w:p>
          <w:p w14:paraId="07F9C13C" w14:textId="77777777" w:rsidR="004A469D" w:rsidRPr="00551BA9" w:rsidRDefault="004A469D" w:rsidP="002B72CF">
            <w:pPr>
              <w:pStyle w:val="PTIIKBodyTextFirstIndent"/>
              <w:spacing w:after="0"/>
              <w:ind w:firstLine="0"/>
              <w:rPr>
                <w:lang w:val="id-ID"/>
              </w:rPr>
            </w:pPr>
            <w:r w:rsidRPr="00551BA9">
              <w:rPr>
                <w:lang w:val="id-ID"/>
              </w:rPr>
              <w:t>Lorong,14:58:32</w:t>
            </w:r>
          </w:p>
          <w:p w14:paraId="1376DBC3" w14:textId="77777777" w:rsidR="004A469D" w:rsidRPr="00551BA9" w:rsidRDefault="004A469D" w:rsidP="002B72CF">
            <w:pPr>
              <w:pStyle w:val="PTIIKBodyTextFirstIndent"/>
              <w:spacing w:after="0"/>
              <w:ind w:firstLine="0"/>
              <w:rPr>
                <w:lang w:val="id-ID"/>
              </w:rPr>
            </w:pPr>
            <w:r w:rsidRPr="00551BA9">
              <w:rPr>
                <w:lang w:val="id-ID"/>
              </w:rPr>
              <w:t>Lorong,14:58:33</w:t>
            </w:r>
          </w:p>
          <w:p w14:paraId="51D98DD2" w14:textId="77777777" w:rsidR="004A469D" w:rsidRPr="00551BA9" w:rsidRDefault="004A469D" w:rsidP="002B72CF">
            <w:pPr>
              <w:pStyle w:val="PTIIKBodyTextFirstIndent"/>
              <w:spacing w:after="0"/>
              <w:ind w:firstLine="0"/>
              <w:rPr>
                <w:lang w:val="id-ID"/>
              </w:rPr>
            </w:pPr>
            <w:r w:rsidRPr="00551BA9">
              <w:rPr>
                <w:lang w:val="id-ID"/>
              </w:rPr>
              <w:t>Lorong,14:58:33</w:t>
            </w:r>
          </w:p>
          <w:p w14:paraId="2222A428" w14:textId="77777777" w:rsidR="004A469D" w:rsidRPr="00551BA9" w:rsidRDefault="004A469D" w:rsidP="002B72CF">
            <w:pPr>
              <w:pStyle w:val="PTIIKBodyTextFirstIndent"/>
              <w:spacing w:after="0"/>
              <w:ind w:firstLine="0"/>
              <w:rPr>
                <w:lang w:val="id-ID"/>
              </w:rPr>
            </w:pPr>
            <w:r w:rsidRPr="00551BA9">
              <w:rPr>
                <w:lang w:val="id-ID"/>
              </w:rPr>
              <w:t>Lorong,14:58:33</w:t>
            </w:r>
          </w:p>
          <w:p w14:paraId="26005778" w14:textId="77777777" w:rsidR="004A469D" w:rsidRPr="00551BA9" w:rsidRDefault="004A469D" w:rsidP="002B72CF">
            <w:pPr>
              <w:pStyle w:val="PTIIKBodyTextFirstIndent"/>
              <w:spacing w:after="0"/>
              <w:ind w:firstLine="0"/>
              <w:rPr>
                <w:lang w:val="id-ID"/>
              </w:rPr>
            </w:pPr>
            <w:r w:rsidRPr="00551BA9">
              <w:rPr>
                <w:lang w:val="id-ID"/>
              </w:rPr>
              <w:t>Lorong,14:58:33</w:t>
            </w:r>
          </w:p>
          <w:p w14:paraId="76284E43" w14:textId="77777777" w:rsidR="004A469D" w:rsidRPr="00551BA9" w:rsidRDefault="004A469D" w:rsidP="002B72CF">
            <w:pPr>
              <w:pStyle w:val="PTIIKBodyTextFirstIndent"/>
              <w:spacing w:after="0"/>
              <w:ind w:firstLine="0"/>
              <w:rPr>
                <w:lang w:val="id-ID"/>
              </w:rPr>
            </w:pPr>
            <w:r w:rsidRPr="00551BA9">
              <w:rPr>
                <w:lang w:val="id-ID"/>
              </w:rPr>
              <w:t>Lorong,14:58:33</w:t>
            </w:r>
          </w:p>
          <w:p w14:paraId="034F5EF9" w14:textId="77777777" w:rsidR="004A469D" w:rsidRPr="00551BA9" w:rsidRDefault="004A469D" w:rsidP="002B72CF">
            <w:pPr>
              <w:pStyle w:val="PTIIKBodyTextFirstIndent"/>
              <w:spacing w:after="0"/>
              <w:ind w:firstLine="0"/>
              <w:rPr>
                <w:lang w:val="id-ID"/>
              </w:rPr>
            </w:pPr>
            <w:r w:rsidRPr="00551BA9">
              <w:rPr>
                <w:lang w:val="id-ID"/>
              </w:rPr>
              <w:t>Lorong,14:58:33</w:t>
            </w:r>
          </w:p>
          <w:p w14:paraId="16FB2909" w14:textId="77777777" w:rsidR="004A469D" w:rsidRPr="00551BA9" w:rsidRDefault="004A469D" w:rsidP="002B72CF">
            <w:pPr>
              <w:pStyle w:val="PTIIKBodyTextFirstIndent"/>
              <w:spacing w:after="0"/>
              <w:ind w:firstLine="0"/>
              <w:rPr>
                <w:lang w:val="id-ID"/>
              </w:rPr>
            </w:pPr>
            <w:r w:rsidRPr="00551BA9">
              <w:rPr>
                <w:lang w:val="id-ID"/>
              </w:rPr>
              <w:t>Lorong,14:58:33</w:t>
            </w:r>
          </w:p>
          <w:p w14:paraId="3C62090D" w14:textId="77777777" w:rsidR="004A469D" w:rsidRPr="00551BA9" w:rsidRDefault="004A469D" w:rsidP="002B72CF">
            <w:pPr>
              <w:pStyle w:val="PTIIKBodyTextFirstIndent"/>
              <w:spacing w:after="0"/>
              <w:ind w:firstLine="0"/>
              <w:rPr>
                <w:lang w:val="id-ID"/>
              </w:rPr>
            </w:pPr>
            <w:r w:rsidRPr="00551BA9">
              <w:rPr>
                <w:lang w:val="id-ID"/>
              </w:rPr>
              <w:t>Lorong,14:58:33</w:t>
            </w:r>
          </w:p>
          <w:p w14:paraId="18020CD8" w14:textId="77777777" w:rsidR="004A469D" w:rsidRPr="00551BA9" w:rsidRDefault="004A469D" w:rsidP="002B72CF">
            <w:pPr>
              <w:pStyle w:val="PTIIKBodyTextFirstIndent"/>
              <w:spacing w:after="0"/>
              <w:ind w:firstLine="0"/>
              <w:rPr>
                <w:lang w:val="id-ID"/>
              </w:rPr>
            </w:pPr>
            <w:r w:rsidRPr="00551BA9">
              <w:rPr>
                <w:lang w:val="id-ID"/>
              </w:rPr>
              <w:t>Lorong,14:58:33</w:t>
            </w:r>
          </w:p>
          <w:p w14:paraId="21B37B22" w14:textId="77777777" w:rsidR="004A469D" w:rsidRPr="00551BA9" w:rsidRDefault="004A469D" w:rsidP="002B72CF">
            <w:pPr>
              <w:pStyle w:val="PTIIKBodyTextFirstIndent"/>
              <w:spacing w:after="0"/>
              <w:ind w:firstLine="0"/>
              <w:rPr>
                <w:lang w:val="id-ID"/>
              </w:rPr>
            </w:pPr>
            <w:r w:rsidRPr="00551BA9">
              <w:rPr>
                <w:lang w:val="id-ID"/>
              </w:rPr>
              <w:t>Lorong,14:58:34</w:t>
            </w:r>
          </w:p>
          <w:p w14:paraId="7D8797D2" w14:textId="77777777" w:rsidR="004A469D" w:rsidRPr="00551BA9" w:rsidRDefault="004A469D" w:rsidP="002B72CF">
            <w:pPr>
              <w:pStyle w:val="PTIIKBodyTextFirstIndent"/>
              <w:spacing w:after="0"/>
              <w:ind w:firstLine="0"/>
              <w:rPr>
                <w:lang w:val="id-ID"/>
              </w:rPr>
            </w:pPr>
            <w:r w:rsidRPr="00551BA9">
              <w:rPr>
                <w:lang w:val="id-ID"/>
              </w:rPr>
              <w:t>Lorong,14:58:34</w:t>
            </w:r>
          </w:p>
          <w:p w14:paraId="55D856A3" w14:textId="77777777" w:rsidR="004A469D" w:rsidRPr="00551BA9" w:rsidRDefault="004A469D" w:rsidP="002B72CF">
            <w:pPr>
              <w:pStyle w:val="PTIIKBodyTextFirstIndent"/>
              <w:spacing w:after="0"/>
              <w:ind w:firstLine="0"/>
              <w:rPr>
                <w:lang w:val="id-ID"/>
              </w:rPr>
            </w:pPr>
            <w:r w:rsidRPr="00551BA9">
              <w:rPr>
                <w:lang w:val="id-ID"/>
              </w:rPr>
              <w:t>Lorong,14:58:34</w:t>
            </w:r>
          </w:p>
          <w:p w14:paraId="67809516" w14:textId="77777777" w:rsidR="004A469D" w:rsidRPr="00551BA9" w:rsidRDefault="004A469D" w:rsidP="002B72CF">
            <w:pPr>
              <w:pStyle w:val="PTIIKBodyTextFirstIndent"/>
              <w:spacing w:after="0"/>
              <w:ind w:firstLine="0"/>
              <w:rPr>
                <w:lang w:val="id-ID"/>
              </w:rPr>
            </w:pPr>
            <w:r w:rsidRPr="00551BA9">
              <w:rPr>
                <w:lang w:val="id-ID"/>
              </w:rPr>
              <w:t>Lorong,14:58:34</w:t>
            </w:r>
          </w:p>
          <w:p w14:paraId="4AE46015" w14:textId="77777777" w:rsidR="004A469D" w:rsidRPr="00551BA9" w:rsidRDefault="004A469D" w:rsidP="002B72CF">
            <w:pPr>
              <w:pStyle w:val="PTIIKBodyTextFirstIndent"/>
              <w:spacing w:after="0"/>
              <w:ind w:firstLine="0"/>
              <w:rPr>
                <w:lang w:val="id-ID"/>
              </w:rPr>
            </w:pPr>
            <w:r w:rsidRPr="00551BA9">
              <w:rPr>
                <w:lang w:val="id-ID"/>
              </w:rPr>
              <w:t>Lorong,14:58:34</w:t>
            </w:r>
          </w:p>
          <w:p w14:paraId="3646DF78" w14:textId="77777777" w:rsidR="004A469D" w:rsidRPr="00551BA9" w:rsidRDefault="004A469D" w:rsidP="002B72CF">
            <w:pPr>
              <w:pStyle w:val="PTIIKBodyTextFirstIndent"/>
              <w:spacing w:after="0"/>
              <w:ind w:firstLine="0"/>
              <w:rPr>
                <w:lang w:val="id-ID"/>
              </w:rPr>
            </w:pPr>
            <w:r w:rsidRPr="00551BA9">
              <w:rPr>
                <w:lang w:val="id-ID"/>
              </w:rPr>
              <w:t>Lorong,14:58:34</w:t>
            </w:r>
          </w:p>
          <w:p w14:paraId="57F7D044" w14:textId="77777777" w:rsidR="004A469D" w:rsidRPr="00551BA9" w:rsidRDefault="004A469D" w:rsidP="002B72CF">
            <w:pPr>
              <w:pStyle w:val="PTIIKBodyTextFirstIndent"/>
              <w:spacing w:after="0"/>
              <w:ind w:firstLine="0"/>
              <w:rPr>
                <w:lang w:val="id-ID"/>
              </w:rPr>
            </w:pPr>
            <w:r w:rsidRPr="00551BA9">
              <w:rPr>
                <w:lang w:val="id-ID"/>
              </w:rPr>
              <w:t>Lorong,14:58:34</w:t>
            </w:r>
          </w:p>
          <w:p w14:paraId="58FD9A17" w14:textId="77777777" w:rsidR="004A469D" w:rsidRDefault="004A469D" w:rsidP="002B72CF">
            <w:pPr>
              <w:pStyle w:val="PTIIKBodyTextFirstIndent"/>
              <w:spacing w:after="0"/>
              <w:ind w:firstLine="0"/>
              <w:rPr>
                <w:lang w:val="id-ID"/>
              </w:rPr>
            </w:pPr>
            <w:r w:rsidRPr="00551BA9">
              <w:rPr>
                <w:lang w:val="id-ID"/>
              </w:rPr>
              <w:t>Lorong,14:58:34</w:t>
            </w:r>
          </w:p>
        </w:tc>
      </w:tr>
    </w:tbl>
    <w:p w14:paraId="06B59BB1" w14:textId="77777777" w:rsidR="004A469D" w:rsidRDefault="004A469D" w:rsidP="004A469D">
      <w:pPr>
        <w:pStyle w:val="PTIIKBodyTextFirstIndent"/>
        <w:ind w:firstLine="426"/>
        <w:rPr>
          <w:lang w:val="id-ID"/>
        </w:rPr>
      </w:pPr>
    </w:p>
    <w:p w14:paraId="04A4F71A" w14:textId="1FC6B650" w:rsidR="004A469D" w:rsidRDefault="004A469D" w:rsidP="004A469D">
      <w:pPr>
        <w:pStyle w:val="PTIIKBodyTextFirstIndent"/>
        <w:ind w:firstLine="426"/>
        <w:rPr>
          <w:lang w:val="id-ID"/>
        </w:rPr>
      </w:pPr>
      <w:r>
        <w:rPr>
          <w:lang w:val="id-ID"/>
        </w:rPr>
        <w:lastRenderedPageBreak/>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p>
    <w:p w14:paraId="3E45E963" w14:textId="77777777" w:rsidR="004A469D" w:rsidRDefault="004A469D" w:rsidP="004A469D">
      <w:pPr>
        <w:pStyle w:val="PTIIKBodyTextFirstIndent"/>
        <w:keepNext/>
        <w:ind w:firstLine="426"/>
      </w:pPr>
      <w:r w:rsidRPr="00E83CFD">
        <w:rPr>
          <w:noProof/>
          <w:lang w:val="en-US" w:eastAsia="en-US"/>
        </w:rPr>
        <w:drawing>
          <wp:inline distT="0" distB="0" distL="0" distR="0" wp14:anchorId="7E666289" wp14:editId="38DF0CD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505585"/>
                    </a:xfrm>
                    <a:prstGeom prst="rect">
                      <a:avLst/>
                    </a:prstGeom>
                  </pic:spPr>
                </pic:pic>
              </a:graphicData>
            </a:graphic>
          </wp:inline>
        </w:drawing>
      </w:r>
    </w:p>
    <w:p w14:paraId="20B68A40" w14:textId="353E407B" w:rsidR="004A469D" w:rsidRPr="00A03C34" w:rsidRDefault="004A469D" w:rsidP="004A469D">
      <w:pPr>
        <w:pStyle w:val="Caption"/>
      </w:pPr>
      <w:bookmarkStart w:id="91" w:name="_Toc39071996"/>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Menjalankan server</w:t>
      </w:r>
      <w:bookmarkEnd w:id="91"/>
      <w:r>
        <w:rPr>
          <w:i/>
        </w:rPr>
        <w:t xml:space="preserve"> </w:t>
      </w:r>
    </w:p>
    <w:p w14:paraId="15E28EE5" w14:textId="77777777" w:rsidR="004A469D" w:rsidRDefault="004A469D" w:rsidP="004A469D">
      <w:pPr>
        <w:pStyle w:val="PTIIKBodyTextFirstIndent"/>
        <w:keepNext/>
        <w:ind w:firstLine="426"/>
      </w:pPr>
      <w:r w:rsidRPr="00E83CFD">
        <w:rPr>
          <w:noProof/>
          <w:lang w:val="en-US" w:eastAsia="en-US"/>
        </w:rPr>
        <w:drawing>
          <wp:inline distT="0" distB="0" distL="0" distR="0" wp14:anchorId="5FFC83AC" wp14:editId="75544914">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351280"/>
                    </a:xfrm>
                    <a:prstGeom prst="rect">
                      <a:avLst/>
                    </a:prstGeom>
                  </pic:spPr>
                </pic:pic>
              </a:graphicData>
            </a:graphic>
          </wp:inline>
        </w:drawing>
      </w:r>
    </w:p>
    <w:p w14:paraId="2F90B245" w14:textId="7551F835" w:rsidR="004A469D" w:rsidRPr="00287298" w:rsidRDefault="004A469D" w:rsidP="004A469D">
      <w:pPr>
        <w:pStyle w:val="Caption"/>
      </w:pPr>
      <w:bookmarkStart w:id="92" w:name="_Toc39071997"/>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t xml:space="preserve"> Server menampilkan lokasi </w:t>
      </w:r>
      <w:r>
        <w:rPr>
          <w:i/>
        </w:rPr>
        <w:t>passive tag</w:t>
      </w:r>
      <w:r>
        <w:t xml:space="preserve"> pada Ruang 1</w:t>
      </w:r>
      <w:bookmarkEnd w:id="92"/>
    </w:p>
    <w:p w14:paraId="5D13DB0E" w14:textId="77777777" w:rsidR="004A469D" w:rsidRDefault="004A469D" w:rsidP="004A469D">
      <w:pPr>
        <w:pStyle w:val="PTIIKBodyTextFirstIndent"/>
        <w:keepNext/>
        <w:ind w:firstLine="426"/>
      </w:pPr>
      <w:r w:rsidRPr="00F14016">
        <w:rPr>
          <w:noProof/>
          <w:lang w:val="en-US" w:eastAsia="en-US"/>
        </w:rPr>
        <w:drawing>
          <wp:inline distT="0" distB="0" distL="0" distR="0" wp14:anchorId="3D847E2D" wp14:editId="1EE94C35">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752600"/>
                    </a:xfrm>
                    <a:prstGeom prst="rect">
                      <a:avLst/>
                    </a:prstGeom>
                  </pic:spPr>
                </pic:pic>
              </a:graphicData>
            </a:graphic>
          </wp:inline>
        </w:drawing>
      </w:r>
    </w:p>
    <w:p w14:paraId="5DC787B1" w14:textId="73FB6C8E" w:rsidR="004A469D" w:rsidRPr="00287298" w:rsidRDefault="004A469D" w:rsidP="004A469D">
      <w:pPr>
        <w:pStyle w:val="Caption"/>
      </w:pPr>
      <w:bookmarkStart w:id="93" w:name="_Toc39071998"/>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3</w:t>
      </w:r>
      <w:r w:rsidR="00DC4D1D">
        <w:fldChar w:fldCharType="end"/>
      </w:r>
      <w:r>
        <w:t xml:space="preserve"> Server menampilkan lokasi </w:t>
      </w:r>
      <w:r>
        <w:rPr>
          <w:i/>
        </w:rPr>
        <w:t xml:space="preserve">passive tag </w:t>
      </w:r>
      <w:r>
        <w:t>pada lorong</w:t>
      </w:r>
      <w:bookmarkEnd w:id="93"/>
    </w:p>
    <w:p w14:paraId="539F7C40" w14:textId="28D1CFF5" w:rsidR="004A469D"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w:t>
      </w:r>
      <w:r w:rsidR="002B72CF">
        <w:rPr>
          <w:lang w:val="id-ID"/>
        </w:rPr>
        <w:lastRenderedPageBreak/>
        <w:t xml:space="preserve">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2515357" w:rsidR="00C5331A" w:rsidRDefault="004A469D" w:rsidP="00942E67">
      <w:pPr>
        <w:pStyle w:val="Heading2"/>
        <w:ind w:left="426" w:hanging="426"/>
        <w:jc w:val="both"/>
      </w:pPr>
      <w:bookmarkStart w:id="94" w:name="_Toc39072186"/>
      <w:r>
        <w:t xml:space="preserve">Hasil Implementasi </w:t>
      </w:r>
      <w:r w:rsidR="00942E67">
        <w:t>Pengujian Akurasi Kesalahan Sistem</w:t>
      </w:r>
      <w:bookmarkEnd w:id="94"/>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p w14:paraId="20F9C5D2" w14:textId="737FA925" w:rsidR="00942E67" w:rsidRDefault="00942E67" w:rsidP="00942E67">
      <w:pPr>
        <w:pStyle w:val="Caption"/>
      </w:pPr>
      <w:bookmarkStart w:id="95" w:name="_Toc39072139"/>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Hasil pengambilan data pengujian 1</w:t>
      </w:r>
      <w:bookmarkEnd w:id="95"/>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678BA22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72D783C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0E88267"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02DF79F8"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256DCA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695D0B41"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318599C0"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D682C1F"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071852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2E0D94DD"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A14B38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737582B"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13E509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EA5E0E8"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1CB2056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74859063"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4301159C"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1BA6CE07"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693A998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821296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7B3E78A8"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6A7CB3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E2C563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55F3AC1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01E6FE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AB71668" w14:textId="77777777" w:rsidR="00942E67" w:rsidRDefault="00942E67" w:rsidP="002B72CF">
            <w:pPr>
              <w:pStyle w:val="PTIIKBodyTextFirstIndent"/>
              <w:spacing w:after="0"/>
              <w:ind w:firstLine="0"/>
              <w:rPr>
                <w:lang w:val="id-ID"/>
              </w:rPr>
            </w:pPr>
            <w:r w:rsidRPr="006A17CF">
              <w:rPr>
                <w:lang w:val="id-ID"/>
              </w:rPr>
              <w:t>Ruang 1,15:31:49,Ruang 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lastRenderedPageBreak/>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40235BC"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53D44842"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1E4F97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84272B8"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837AA5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A8E15C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57E77001"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64C0ACFA"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EB8F21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282D8068"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74A3D3E5"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4C04E849"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7350082A"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605636AE"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667CA220" w14:textId="77777777" w:rsidR="00942E67" w:rsidRDefault="00942E67" w:rsidP="002B72CF">
            <w:pPr>
              <w:pStyle w:val="PTIIKBodyTextFirstIndent"/>
              <w:spacing w:after="0"/>
              <w:ind w:firstLine="0"/>
              <w:rPr>
                <w:lang w:val="id-ID"/>
              </w:rPr>
            </w:pPr>
            <w:r w:rsidRPr="006A17CF">
              <w:rPr>
                <w:lang w:val="id-ID"/>
              </w:rPr>
              <w:t>Ruang 1,15:32:01,Ruang 1,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bookmarkStart w:id="96" w:name="_Toc39072187"/>
      <w:r>
        <w:t>Hasil Perhitungan Akurasi Kesalahan Sistem</w:t>
      </w:r>
      <w:bookmarkEnd w:id="96"/>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635000"/>
                    </a:xfrm>
                    <a:prstGeom prst="rect">
                      <a:avLst/>
                    </a:prstGeom>
                  </pic:spPr>
                </pic:pic>
              </a:graphicData>
            </a:graphic>
          </wp:inline>
        </w:drawing>
      </w:r>
    </w:p>
    <w:p w14:paraId="51D091BE" w14:textId="67B6B950" w:rsidR="00DB4C21" w:rsidRDefault="00DB4C21" w:rsidP="00DB4C21">
      <w:pPr>
        <w:pStyle w:val="Caption"/>
      </w:pPr>
      <w:bookmarkStart w:id="97" w:name="_Toc39071999"/>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4</w:t>
      </w:r>
      <w:r w:rsidR="00DC4D1D">
        <w:fldChar w:fldCharType="end"/>
      </w:r>
      <w:r>
        <w:t xml:space="preserve"> Hasil Perhitungan Akurasi Kesalahan Sistem</w:t>
      </w:r>
      <w:bookmarkEnd w:id="97"/>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 xml:space="preserve">Pada pengujian ini belum diketahui pada sub lokasi mana pada suatu ruangan yang memiliki tingkat presentase kesalahan akurasi paling tinggi. Untuk </w:t>
      </w:r>
      <w:r>
        <w:lastRenderedPageBreak/>
        <w:t>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55C83462" w:rsidR="00DB4C21" w:rsidRDefault="00DB4C21" w:rsidP="00DB4C21">
      <w:pPr>
        <w:pStyle w:val="Heading2"/>
        <w:ind w:left="426" w:hanging="426"/>
        <w:jc w:val="both"/>
      </w:pPr>
      <w:bookmarkStart w:id="98" w:name="_Toc39072188"/>
      <w:r>
        <w:t>Hasil Implementasi Pengujian Akurasi Kesalahan Sistem Pada Tiap Sub Lokasi</w:t>
      </w:r>
      <w:bookmarkEnd w:id="98"/>
    </w:p>
    <w:p w14:paraId="11B178C0" w14:textId="77777777" w:rsidR="00DB4C21" w:rsidRDefault="00DB4C21" w:rsidP="00DB4C21">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713AB69F" w:rsidR="00DB4C21" w:rsidRDefault="00DB4C21" w:rsidP="00DB4C21">
      <w:pPr>
        <w:pStyle w:val="Caption"/>
      </w:pPr>
      <w:bookmarkStart w:id="99" w:name="_Toc3907214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Hasil pengambilan data klasifikasi tiap sub lokasi</w:t>
      </w:r>
      <w:bookmarkEnd w:id="99"/>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5D8E42FC"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5ACAD91"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C8B5C5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4962F03E"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73A7448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2FDC0BE"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BD82C0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F1E4E9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8B9608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AB8F01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3DF5C0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5ADB335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64C871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0E83175"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6BE521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E60D8A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4639E3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CBA4666"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2BB8C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55BAE2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9344F6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16D60DD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CDD9D2A"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CE3269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4CD3B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B61D67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36C55D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E24DF35" w14:textId="77777777" w:rsidR="00DB4C21" w:rsidRPr="00465743" w:rsidRDefault="00DB4C21" w:rsidP="002B72CF">
            <w:pPr>
              <w:pStyle w:val="PTIIKBodyTextFirstIndent"/>
              <w:spacing w:after="0"/>
              <w:ind w:firstLine="0"/>
              <w:rPr>
                <w:lang w:val="id-ID"/>
              </w:rPr>
            </w:pPr>
            <w:r w:rsidRPr="00465743">
              <w:rPr>
                <w:lang w:val="id-ID"/>
              </w:rPr>
              <w:lastRenderedPageBreak/>
              <w:t>Ruang 1,14:02:23,Ruang 1,A,Match</w:t>
            </w:r>
          </w:p>
          <w:p w14:paraId="4793DB81"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E58C93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2D202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137165E"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961CF6B"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85F095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0F67997"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AA3832D"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DEC2FC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F2151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A1F58A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9A292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29DFD6"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97CFBC4"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AD3850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FA3AD9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548703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7051A4A"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9CE407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88C7FF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1169D19"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B95848C"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120ADF1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461DD17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0FAC1F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EEEF4F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039A83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EF61EB4" w14:textId="77777777" w:rsidR="00DB4C21" w:rsidRDefault="00DB4C21" w:rsidP="002B72CF">
            <w:pPr>
              <w:pStyle w:val="PTIIKBodyTextFirstIndent"/>
              <w:spacing w:after="0"/>
              <w:ind w:firstLine="0"/>
              <w:rPr>
                <w:lang w:val="id-ID"/>
              </w:rPr>
            </w:pPr>
            <w:r w:rsidRPr="00465743">
              <w:rPr>
                <w:lang w:val="id-ID"/>
              </w:rPr>
              <w:t>R</w:t>
            </w:r>
            <w:r>
              <w:rPr>
                <w:lang w:val="id-ID"/>
              </w:rPr>
              <w:t>uang 1,14:02:24,Ruang 1,A,Match</w:t>
            </w:r>
          </w:p>
          <w:p w14:paraId="2304B8B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7302EFD" w14:textId="77777777" w:rsidR="00DB4C21" w:rsidRDefault="00DB4C21" w:rsidP="002B72CF">
            <w:pPr>
              <w:pStyle w:val="PTIIKBodyTextFirstIndent"/>
              <w:spacing w:after="0"/>
              <w:ind w:firstLine="0"/>
              <w:rPr>
                <w:lang w:val="id-ID"/>
              </w:rPr>
            </w:pPr>
            <w:r w:rsidRPr="00465743">
              <w:rPr>
                <w:lang w:val="id-ID"/>
              </w:rPr>
              <w:t>Ruang 1,14:02:24,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319C4F7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A11BC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3B3D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55FD990"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92A57C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8757D46"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E53D16E"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0962B1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7C012D0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28A361"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610B19B" w14:textId="77777777" w:rsidR="00DB4C21" w:rsidRPr="00465743" w:rsidRDefault="00DB4C21" w:rsidP="002B72CF">
            <w:pPr>
              <w:pStyle w:val="PTIIKBodyTextFirstIndent"/>
              <w:spacing w:after="0"/>
              <w:ind w:firstLine="0"/>
              <w:rPr>
                <w:lang w:val="id-ID"/>
              </w:rPr>
            </w:pPr>
            <w:r w:rsidRPr="00465743">
              <w:rPr>
                <w:lang w:val="id-ID"/>
              </w:rPr>
              <w:lastRenderedPageBreak/>
              <w:t>Ruang 2,14:04:04,Ruang 1,B,Mismatch</w:t>
            </w:r>
          </w:p>
          <w:p w14:paraId="397A5A54"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25E82C3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56F63DA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FA84EE4"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6E75A25"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647A04B2"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81316E7"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F626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0D2A3DB9" w14:textId="77777777" w:rsidR="00DB4C21" w:rsidRPr="00465743" w:rsidRDefault="00DB4C21" w:rsidP="002B72CF">
            <w:pPr>
              <w:pStyle w:val="PTIIKBodyTextFirstIndent"/>
              <w:spacing w:after="0"/>
              <w:ind w:firstLine="0"/>
              <w:rPr>
                <w:lang w:val="id-ID"/>
              </w:rPr>
            </w:pPr>
            <w:r w:rsidRPr="00465743">
              <w:rPr>
                <w:lang w:val="id-ID"/>
              </w:rPr>
              <w:t>Ruang 1,14:04:05,Ruang 1,B,Match</w:t>
            </w:r>
          </w:p>
          <w:p w14:paraId="288EA4F8"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035B91DE"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6AF7A7F8" w14:textId="77777777" w:rsidR="00DB4C21" w:rsidRDefault="00DB4C21" w:rsidP="002B72CF">
            <w:pPr>
              <w:pStyle w:val="PTIIKBodyTextFirstIndent"/>
              <w:spacing w:after="0"/>
              <w:ind w:firstLine="0"/>
              <w:rPr>
                <w:lang w:val="id-ID"/>
              </w:rPr>
            </w:pPr>
            <w:r w:rsidRPr="00465743">
              <w:rPr>
                <w:lang w:val="id-ID"/>
              </w:rPr>
              <w:t>Ruang 2,14:04:05,Ruang 1,B,Mismatch</w:t>
            </w:r>
          </w:p>
        </w:tc>
      </w:tr>
    </w:tbl>
    <w:p w14:paraId="58818AD8" w14:textId="77777777" w:rsidR="00DB4C21" w:rsidRDefault="00DB4C21" w:rsidP="00DB4C21">
      <w:pPr>
        <w:pStyle w:val="BodyText"/>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C8E81F8" w:rsidR="00621C63" w:rsidRDefault="00621C63" w:rsidP="00621C63">
      <w:pPr>
        <w:pStyle w:val="Heading3"/>
        <w:ind w:left="680" w:hanging="680"/>
        <w:jc w:val="both"/>
      </w:pPr>
      <w:bookmarkStart w:id="100" w:name="_Toc39072189"/>
      <w:r>
        <w:t xml:space="preserve">Hasil perhitungan </w:t>
      </w:r>
      <w:r w:rsidR="00DC4D1D">
        <w:t xml:space="preserve">dan Analisa </w:t>
      </w:r>
      <w:r>
        <w:t>Akurasi Kesalahan Sistem Pada Tiap Sub Lokasi</w:t>
      </w:r>
      <w:bookmarkEnd w:id="100"/>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1306C6">
      <w:pPr>
        <w:pStyle w:val="BodyText"/>
        <w:keepNext/>
        <w:jc w:val="left"/>
      </w:pPr>
      <w:r w:rsidRPr="00E16449">
        <w:rPr>
          <w:noProof/>
          <w:lang w:val="en-US"/>
        </w:rPr>
        <w:lastRenderedPageBreak/>
        <w:drawing>
          <wp:inline distT="0" distB="0" distL="0" distR="0" wp14:anchorId="287B8CEF" wp14:editId="09611782">
            <wp:extent cx="5279149" cy="248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94262" cy="2490710"/>
                    </a:xfrm>
                    <a:prstGeom prst="rect">
                      <a:avLst/>
                    </a:prstGeom>
                  </pic:spPr>
                </pic:pic>
              </a:graphicData>
            </a:graphic>
          </wp:inline>
        </w:drawing>
      </w:r>
    </w:p>
    <w:p w14:paraId="2F2DA5B1" w14:textId="300E5B54" w:rsidR="00621C63" w:rsidRDefault="00621C63" w:rsidP="00621C63">
      <w:pPr>
        <w:pStyle w:val="Caption"/>
      </w:pPr>
      <w:bookmarkStart w:id="101" w:name="_Toc39072000"/>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5</w:t>
      </w:r>
      <w:r w:rsidR="00DC4D1D">
        <w:fldChar w:fldCharType="end"/>
      </w:r>
      <w:r>
        <w:t xml:space="preserve"> Hasil Perhitungan akurasi sistem pada tiap sub lokasi</w:t>
      </w:r>
      <w:bookmarkEnd w:id="101"/>
    </w:p>
    <w:p w14:paraId="053A4BD3" w14:textId="04B69D0D" w:rsidR="00621C63" w:rsidRDefault="00621C63" w:rsidP="00621C63">
      <w:pPr>
        <w:pStyle w:val="BodyText"/>
        <w:ind w:firstLine="426"/>
      </w:pPr>
      <w:r>
        <w:t xml:space="preserve">Pada Gambar 5.5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8F4C6E6" w14:textId="77646966" w:rsidR="00556373" w:rsidRDefault="007C7E79" w:rsidP="00556373">
      <w:pPr>
        <w:pStyle w:val="BodyText"/>
        <w:keepNext/>
        <w:ind w:firstLine="426"/>
      </w:pPr>
      <w:r>
        <w:rPr>
          <w:noProof/>
          <w:lang w:val="en-US"/>
        </w:rPr>
        <w:drawing>
          <wp:inline distT="0" distB="0" distL="0" distR="0" wp14:anchorId="622C6869" wp14:editId="1F18A14F">
            <wp:extent cx="5039995" cy="2940050"/>
            <wp:effectExtent l="0" t="0" r="8255"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282D844" w14:textId="58DA3AF7" w:rsidR="008239D0" w:rsidRDefault="00556373" w:rsidP="00556373">
      <w:pPr>
        <w:pStyle w:val="Caption"/>
      </w:pPr>
      <w:bookmarkStart w:id="102" w:name="_Toc39072001"/>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6</w:t>
      </w:r>
      <w:r w:rsidR="00DC4D1D">
        <w:fldChar w:fldCharType="end"/>
      </w:r>
      <w:r>
        <w:t xml:space="preserve"> Grafik akurasi kesalahan pada tiap sub lokasi</w:t>
      </w:r>
      <w:bookmarkEnd w:id="102"/>
    </w:p>
    <w:p w14:paraId="7C6C74F1" w14:textId="77777777" w:rsidR="00772B14" w:rsidRPr="00772B14" w:rsidRDefault="00772B14" w:rsidP="00772B14">
      <w:pPr>
        <w:pStyle w:val="BodyText"/>
      </w:pPr>
    </w:p>
    <w:p w14:paraId="141F8809" w14:textId="77777777" w:rsidR="00772B14" w:rsidRDefault="00772B14" w:rsidP="00772B14">
      <w:pPr>
        <w:pStyle w:val="BodyText"/>
        <w:keepNext/>
        <w:ind w:left="-284"/>
      </w:pPr>
      <w:r w:rsidRPr="00772B14">
        <w:rPr>
          <w:noProof/>
          <w:lang w:val="en-US"/>
        </w:rPr>
        <w:lastRenderedPageBreak/>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1D3CD8A3" w:rsidR="00772B14" w:rsidRPr="00772B14" w:rsidRDefault="00772B14" w:rsidP="00772B14">
      <w:pPr>
        <w:pStyle w:val="Caption"/>
      </w:pPr>
      <w:bookmarkStart w:id="103" w:name="_Toc39072002"/>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7</w:t>
      </w:r>
      <w:r w:rsidR="00DC4D1D">
        <w:fldChar w:fldCharType="end"/>
      </w:r>
      <w:r>
        <w:t xml:space="preserve"> Denah Sub Lokasi Beserta Akurasi Kesalahannya</w:t>
      </w:r>
      <w:bookmarkEnd w:id="103"/>
    </w:p>
    <w:p w14:paraId="03004082" w14:textId="0D8482D6" w:rsidR="00183ACC" w:rsidRDefault="00556373" w:rsidP="00183ACC">
      <w:pPr>
        <w:pStyle w:val="PTIIKBodyTextFirstIndent"/>
        <w:rPr>
          <w:lang w:val="id-ID"/>
        </w:rPr>
      </w:pPr>
      <w:r>
        <w:rPr>
          <w:lang w:val="id-ID"/>
        </w:rPr>
        <w:t xml:space="preserve">Pada Gambar 5.6 di atas disajikan grafik dari akurasi kesalahan pada tiap sub lokasi. </w:t>
      </w:r>
      <w:r w:rsidR="00772B14">
        <w:rPr>
          <w:lang w:val="id-ID"/>
        </w:rPr>
        <w:t>Sub lokasi yang berdekatan dengan sub lokasi dari lokasi lainnya memiliki tingkat akurasi kesalahan yang cukup tinggi. Pada Gambar 5.7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Hal ini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en-US" w:eastAsia="en-US"/>
        </w:rPr>
        <w:lastRenderedPageBreak/>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3D3D2285" w:rsidR="00DC4D1D" w:rsidRDefault="00DC4D1D" w:rsidP="00DC4D1D">
      <w:pPr>
        <w:pStyle w:val="Caption"/>
      </w:pPr>
      <w:bookmarkStart w:id="104" w:name="_Toc3907200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Jangkauan Sinyal saat </w:t>
      </w:r>
      <w:r>
        <w:rPr>
          <w:i/>
        </w:rPr>
        <w:t xml:space="preserve">passive tag </w:t>
      </w:r>
      <w:r>
        <w:t>di Ruang 1</w:t>
      </w:r>
      <w:bookmarkEnd w:id="104"/>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en-US" w:eastAsia="en-US"/>
        </w:rPr>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4A8D0C7F" w:rsidR="00DC4D1D" w:rsidRPr="00DC4D1D" w:rsidRDefault="00DC4D1D" w:rsidP="00DC4D1D">
      <w:pPr>
        <w:pStyle w:val="Caption"/>
      </w:pPr>
      <w:bookmarkStart w:id="105" w:name="_Toc3907200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r>
        <w:t xml:space="preserve"> Jangkauan Sinyal saat </w:t>
      </w:r>
      <w:r>
        <w:rPr>
          <w:i/>
        </w:rPr>
        <w:t xml:space="preserve">passive tag </w:t>
      </w:r>
      <w:r>
        <w:t>di Lorong</w:t>
      </w:r>
      <w:bookmarkEnd w:id="105"/>
    </w:p>
    <w:p w14:paraId="7B5174DC" w14:textId="77777777" w:rsidR="00183ACC" w:rsidRPr="00183ACC" w:rsidRDefault="00183ACC" w:rsidP="00183ACC">
      <w:pPr>
        <w:pStyle w:val="PTIIKBodyTextFirstIndent"/>
        <w:rPr>
          <w:lang w:val="id-ID"/>
        </w:rPr>
      </w:pPr>
    </w:p>
    <w:p w14:paraId="28958F5A" w14:textId="37FF44BC" w:rsidR="00183ACC" w:rsidRPr="00DC4D1D" w:rsidRDefault="00DC4D1D" w:rsidP="00772B14">
      <w:pPr>
        <w:pStyle w:val="PTIIKBodyTextFirstIndent"/>
        <w:rPr>
          <w:lang w:val="id-ID"/>
        </w:rPr>
      </w:pPr>
      <w:r>
        <w:rPr>
          <w:lang w:val="id-ID"/>
        </w:rPr>
        <w:lastRenderedPageBreak/>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p>
    <w:p w14:paraId="6F4F71F3" w14:textId="2025330A" w:rsidR="00C5331A" w:rsidRDefault="00C5331A" w:rsidP="00DC4D1D">
      <w:pPr>
        <w:pStyle w:val="PTIIKBodyTextFirstIndent"/>
        <w:ind w:firstLine="0"/>
      </w:pPr>
    </w:p>
    <w:p w14:paraId="4E23C460" w14:textId="77777777" w:rsidR="00DC4D1D" w:rsidRDefault="00DC4D1D" w:rsidP="00DC4D1D">
      <w:pPr>
        <w:pStyle w:val="PTIIKBodyTextFirstIndent"/>
        <w:ind w:firstLine="0"/>
      </w:pPr>
    </w:p>
    <w:p w14:paraId="7628DBFB" w14:textId="77777777" w:rsidR="005A579A" w:rsidRDefault="007065D8" w:rsidP="00D4584D">
      <w:pPr>
        <w:pStyle w:val="Heading1"/>
        <w:rPr>
          <w:lang w:val="en-US"/>
        </w:rPr>
      </w:pPr>
      <w:bookmarkStart w:id="106" w:name="_Toc402485277"/>
      <w:bookmarkStart w:id="107" w:name="_Toc39072190"/>
      <w:r>
        <w:rPr>
          <w:lang w:val="en-US"/>
        </w:rPr>
        <w:lastRenderedPageBreak/>
        <w:t>Penutup</w:t>
      </w:r>
      <w:bookmarkEnd w:id="106"/>
      <w:bookmarkEnd w:id="107"/>
    </w:p>
    <w:p w14:paraId="3A3148C8" w14:textId="0FC1FC12" w:rsidR="009C1E44" w:rsidRDefault="009C1E44" w:rsidP="009C1E44">
      <w:pPr>
        <w:pStyle w:val="Heading2"/>
      </w:pPr>
      <w:r>
        <w:t>Kesimpulan</w:t>
      </w:r>
    </w:p>
    <w:p w14:paraId="674DD2AB" w14:textId="45D2D971" w:rsidR="009C1E44" w:rsidRDefault="009C1E44" w:rsidP="009C1E44">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09384F80" w14:textId="1224436A" w:rsidR="009C1E44" w:rsidRDefault="009C1E44" w:rsidP="009C1E44">
      <w:pPr>
        <w:pStyle w:val="PTIIKBodyTextFirstIndent"/>
        <w:numPr>
          <w:ilvl w:val="0"/>
          <w:numId w:val="46"/>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67E6890A" w14:textId="206916B3" w:rsidR="009C1E44" w:rsidRDefault="009C1E44" w:rsidP="009C1E44">
      <w:pPr>
        <w:pStyle w:val="PTIIKBodyTextFirstIndent"/>
        <w:numPr>
          <w:ilvl w:val="0"/>
          <w:numId w:val="46"/>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18D2AE4D" w14:textId="13B4A42D" w:rsidR="009C1E44" w:rsidRPr="009C1E44" w:rsidRDefault="009C1E44" w:rsidP="009C1E44">
      <w:pPr>
        <w:pStyle w:val="PTIIKBodyTextFirstIndent"/>
        <w:numPr>
          <w:ilvl w:val="0"/>
          <w:numId w:val="46"/>
        </w:numPr>
        <w:ind w:left="709"/>
        <w:rPr>
          <w:lang w:val="id-ID"/>
        </w:rPr>
      </w:pPr>
      <w:r>
        <w:rPr>
          <w:lang w:val="id-ID"/>
        </w:rPr>
        <w:t>Tingkat akurasi dari sistem penentuan lokasi dalam gedung ini sebesar 84,76% dengan akurasi kesalahan sebesar 15,24%. Tingkat akurasi pada tiap sub lokasi dari suatu ruangan memiliki tingkat yang bervariasi. Tingkat akurasi kesalahan penentuan lokasi pada suatu sub lokasi yang berdekatan pada lokasi yang berbeda memiliki tingkat yang cukup tinggi dib</w:t>
      </w:r>
      <w:r w:rsidR="00B80779">
        <w:rPr>
          <w:lang w:val="id-ID"/>
        </w:rPr>
        <w:t>dan</w:t>
      </w:r>
      <w:r>
        <w:rPr>
          <w:lang w:val="id-ID"/>
        </w:rPr>
        <w:t>ing pada sub lokasi yang lain. Hal ini dapat terjadi karena adanya kemiripan karakteristik pola sinyal bluetooth pada sub lokasi - sub lokasi tersebut.</w:t>
      </w:r>
    </w:p>
    <w:p w14:paraId="7FBE3F94" w14:textId="77777777" w:rsidR="007065D8" w:rsidRDefault="007065D8" w:rsidP="00D4584D">
      <w:pPr>
        <w:pStyle w:val="Heading2"/>
      </w:pPr>
      <w:bookmarkStart w:id="108" w:name="_Toc39072192"/>
      <w:r>
        <w:t>Saran</w:t>
      </w:r>
      <w:bookmarkEnd w:id="108"/>
    </w:p>
    <w:p w14:paraId="409A1038" w14:textId="4646A9E7" w:rsidR="007065D8" w:rsidRDefault="00B80779" w:rsidP="005664E2">
      <w:pPr>
        <w:pStyle w:val="BodyTextFirstIndent"/>
        <w:rPr>
          <w:lang w:eastAsia="id-ID"/>
        </w:rPr>
      </w:pPr>
      <w:r>
        <w:rPr>
          <w:lang w:eastAsia="id-ID"/>
        </w:rPr>
        <w:t>Setelah menyelesaikan penelitian ini, ada beberapa saran yang dapat penulis sampaikan untuk mengembangkan penelitian dengan tema yang sama :</w:t>
      </w:r>
    </w:p>
    <w:p w14:paraId="50C23A62" w14:textId="66D73A1C" w:rsidR="00B80779" w:rsidRDefault="00B80779" w:rsidP="00B80779">
      <w:pPr>
        <w:pStyle w:val="BodyTextFirstIndent"/>
        <w:numPr>
          <w:ilvl w:val="0"/>
          <w:numId w:val="47"/>
        </w:numPr>
        <w:ind w:left="709"/>
      </w:pPr>
      <w:r>
        <w:t>Implementasi penentuan lokasi ini dapat dikembangkan dengan menambah fitur untuk mencari perangkat berdasarkan inputan dari user.</w:t>
      </w:r>
    </w:p>
    <w:p w14:paraId="7F3D62B9" w14:textId="7EC353E7" w:rsidR="00B80779" w:rsidRPr="00B80779" w:rsidRDefault="00B80779" w:rsidP="00B80779">
      <w:pPr>
        <w:pStyle w:val="BodyTextFirstIndent"/>
        <w:numPr>
          <w:ilvl w:val="0"/>
          <w:numId w:val="47"/>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716D0D22" w14:textId="0C773E06" w:rsidR="00D4584D" w:rsidRDefault="000B0F0F" w:rsidP="00D4584D">
      <w:pPr>
        <w:pStyle w:val="ReferenceHeading"/>
        <w:rPr>
          <w:caps w:val="0"/>
        </w:rPr>
      </w:pPr>
      <w:bookmarkStart w:id="109" w:name="_Toc39072193"/>
      <w:bookmarkStart w:id="110" w:name="_Toc402485282"/>
      <w:r>
        <w:rPr>
          <w:caps w:val="0"/>
        </w:rPr>
        <w:lastRenderedPageBreak/>
        <w:t>DAFTAR REFERENSI</w:t>
      </w:r>
      <w:bookmarkEnd w:id="109"/>
    </w:p>
    <w:p w14:paraId="1086B70A" w14:textId="5F759F43" w:rsidR="00CE4C56" w:rsidRPr="00CE4C56" w:rsidRDefault="00B80779" w:rsidP="00CE4C56">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E4C56" w:rsidRPr="00CE4C56">
        <w:rPr>
          <w:rFonts w:cs="Calibri"/>
          <w:noProof/>
          <w:szCs w:val="24"/>
        </w:rPr>
        <w:t xml:space="preserve">Brena, R. F. </w:t>
      </w:r>
      <w:r w:rsidR="00CE4C56" w:rsidRPr="00CE4C56">
        <w:rPr>
          <w:rFonts w:cs="Calibri"/>
          <w:i/>
          <w:iCs/>
          <w:noProof/>
          <w:szCs w:val="24"/>
        </w:rPr>
        <w:t>et al.</w:t>
      </w:r>
      <w:r w:rsidR="00CE4C56" w:rsidRPr="00CE4C56">
        <w:rPr>
          <w:rFonts w:cs="Calibri"/>
          <w:noProof/>
          <w:szCs w:val="24"/>
        </w:rPr>
        <w:t xml:space="preserve"> (2017) ‘Evolution of Indoor Positioning Technologies: A Survey’, </w:t>
      </w:r>
      <w:r w:rsidR="00CE4C56" w:rsidRPr="00CE4C56">
        <w:rPr>
          <w:rFonts w:cs="Calibri"/>
          <w:i/>
          <w:iCs/>
          <w:noProof/>
          <w:szCs w:val="24"/>
        </w:rPr>
        <w:t>Journal of Sensors</w:t>
      </w:r>
      <w:r w:rsidR="00CE4C56" w:rsidRPr="00CE4C56">
        <w:rPr>
          <w:rFonts w:cs="Calibri"/>
          <w:noProof/>
          <w:szCs w:val="24"/>
        </w:rPr>
        <w:t>, 2017. doi: 10.1155/2017/2630413.</w:t>
      </w:r>
    </w:p>
    <w:p w14:paraId="1B28AB7D" w14:textId="77777777" w:rsidR="00CE4C56" w:rsidRPr="00CE4C56" w:rsidRDefault="00CE4C56" w:rsidP="00CE4C56">
      <w:pPr>
        <w:widowControl w:val="0"/>
        <w:autoSpaceDE w:val="0"/>
        <w:autoSpaceDN w:val="0"/>
        <w:adjustRightInd w:val="0"/>
        <w:rPr>
          <w:rFonts w:cs="Calibri"/>
          <w:noProof/>
          <w:szCs w:val="24"/>
        </w:rPr>
      </w:pPr>
      <w:r w:rsidRPr="00CE4C56">
        <w:rPr>
          <w:rFonts w:cs="Calibri"/>
          <w:noProof/>
          <w:szCs w:val="24"/>
        </w:rPr>
        <w:t xml:space="preserve">Chan, S. and Sohn, G. (2012) ‘Indoor Localization Using Wi-Fi Based Fingerprinting and Trilateration Techiques for Lbs Applications’, </w:t>
      </w:r>
      <w:r w:rsidRPr="00CE4C56">
        <w:rPr>
          <w:rFonts w:cs="Calibri"/>
          <w:i/>
          <w:iCs/>
          <w:noProof/>
          <w:szCs w:val="24"/>
        </w:rPr>
        <w:t>ISPRS - International Archives of the Photogrammetry, Remote Sensing and Spatial Information Sciences</w:t>
      </w:r>
      <w:r w:rsidRPr="00CE4C56">
        <w:rPr>
          <w:rFonts w:cs="Calibri"/>
          <w:noProof/>
          <w:szCs w:val="24"/>
        </w:rPr>
        <w:t>, XXXVIII-4/, pp. 1–5. doi: 10.5194/isprsarchives-xxxviii-4-c26-1-2012.</w:t>
      </w:r>
    </w:p>
    <w:p w14:paraId="02479E60" w14:textId="77777777" w:rsidR="00CE4C56" w:rsidRPr="00CE4C56" w:rsidRDefault="00CE4C56" w:rsidP="00CE4C56">
      <w:pPr>
        <w:widowControl w:val="0"/>
        <w:autoSpaceDE w:val="0"/>
        <w:autoSpaceDN w:val="0"/>
        <w:adjustRightInd w:val="0"/>
        <w:rPr>
          <w:rFonts w:cs="Calibri"/>
          <w:noProof/>
          <w:szCs w:val="24"/>
        </w:rPr>
      </w:pPr>
      <w:r w:rsidRPr="00CE4C56">
        <w:rPr>
          <w:rFonts w:cs="Calibri"/>
          <w:noProof/>
          <w:szCs w:val="24"/>
        </w:rPr>
        <w:t xml:space="preserve">Chatschik, B. (2001) ‘An overview of the Bluetooth wireless technology’, </w:t>
      </w:r>
      <w:r w:rsidRPr="00CE4C56">
        <w:rPr>
          <w:rFonts w:cs="Calibri"/>
          <w:i/>
          <w:iCs/>
          <w:noProof/>
          <w:szCs w:val="24"/>
        </w:rPr>
        <w:t>IEEE Communications Magazine</w:t>
      </w:r>
      <w:r w:rsidRPr="00CE4C56">
        <w:rPr>
          <w:rFonts w:cs="Calibri"/>
          <w:noProof/>
          <w:szCs w:val="24"/>
        </w:rPr>
        <w:t>, vol.39, no(December), pp. 86–94.</w:t>
      </w:r>
    </w:p>
    <w:p w14:paraId="109372B0" w14:textId="77777777" w:rsidR="00CE4C56" w:rsidRPr="00CE4C56" w:rsidRDefault="00CE4C56" w:rsidP="00CE4C56">
      <w:pPr>
        <w:widowControl w:val="0"/>
        <w:autoSpaceDE w:val="0"/>
        <w:autoSpaceDN w:val="0"/>
        <w:adjustRightInd w:val="0"/>
        <w:rPr>
          <w:rFonts w:cs="Calibri"/>
          <w:noProof/>
          <w:szCs w:val="24"/>
        </w:rPr>
      </w:pPr>
      <w:r w:rsidRPr="00CE4C56">
        <w:rPr>
          <w:rFonts w:cs="Calibri"/>
          <w:noProof/>
          <w:szCs w:val="24"/>
        </w:rPr>
        <w:t xml:space="preserve">Faragher, R. and Harle, R. (2015) ‘Location Fingerprinting With Bluetooth Low Energy Beacons’, </w:t>
      </w:r>
      <w:r w:rsidRPr="00CE4C56">
        <w:rPr>
          <w:rFonts w:cs="Calibri"/>
          <w:i/>
          <w:iCs/>
          <w:noProof/>
          <w:szCs w:val="24"/>
        </w:rPr>
        <w:t>IEEE Journal on Selected Areas in Communications</w:t>
      </w:r>
      <w:r w:rsidRPr="00CE4C56">
        <w:rPr>
          <w:rFonts w:cs="Calibri"/>
          <w:noProof/>
          <w:szCs w:val="24"/>
        </w:rPr>
        <w:t>, 33(11), pp. 2418–2428. doi: 10.1109/JSAC.2015.2430281.</w:t>
      </w:r>
    </w:p>
    <w:p w14:paraId="03A38B0E" w14:textId="77777777" w:rsidR="00CE4C56" w:rsidRPr="00CE4C56" w:rsidRDefault="00CE4C56" w:rsidP="00CE4C56">
      <w:pPr>
        <w:widowControl w:val="0"/>
        <w:autoSpaceDE w:val="0"/>
        <w:autoSpaceDN w:val="0"/>
        <w:adjustRightInd w:val="0"/>
        <w:rPr>
          <w:rFonts w:cs="Calibri"/>
          <w:noProof/>
          <w:szCs w:val="24"/>
        </w:rPr>
      </w:pPr>
      <w:r w:rsidRPr="00CE4C56">
        <w:rPr>
          <w:rFonts w:cs="Calibri"/>
          <w:noProof/>
          <w:szCs w:val="24"/>
        </w:rPr>
        <w:t xml:space="preserve">Heydon, R. and Hunn, N. (2012) </w:t>
      </w:r>
      <w:r w:rsidRPr="00CE4C56">
        <w:rPr>
          <w:rFonts w:cs="Calibri"/>
          <w:i/>
          <w:iCs/>
          <w:noProof/>
          <w:szCs w:val="24"/>
        </w:rPr>
        <w:t>Bluetooth Low Energy : The Developer’s Handbook</w:t>
      </w:r>
      <w:r w:rsidRPr="00CE4C56">
        <w:rPr>
          <w:rFonts w:cs="Calibri"/>
          <w:noProof/>
          <w:szCs w:val="24"/>
        </w:rPr>
        <w:t xml:space="preserve">, </w:t>
      </w:r>
      <w:r w:rsidRPr="00CE4C56">
        <w:rPr>
          <w:rFonts w:cs="Calibri"/>
          <w:i/>
          <w:iCs/>
          <w:noProof/>
          <w:szCs w:val="24"/>
        </w:rPr>
        <w:t>CSR Presentation</w:t>
      </w:r>
      <w:r w:rsidRPr="00CE4C56">
        <w:rPr>
          <w:rFonts w:cs="Calibri"/>
          <w:noProof/>
          <w:szCs w:val="24"/>
        </w:rPr>
        <w:t>. Available at: https://www.bluetooth.org/DocMan/handlers/DownloadDoc.ashx.</w:t>
      </w:r>
    </w:p>
    <w:p w14:paraId="341A5CA5" w14:textId="77777777" w:rsidR="00CE4C56" w:rsidRPr="00CE4C56" w:rsidRDefault="00CE4C56" w:rsidP="00CE4C56">
      <w:pPr>
        <w:widowControl w:val="0"/>
        <w:autoSpaceDE w:val="0"/>
        <w:autoSpaceDN w:val="0"/>
        <w:adjustRightInd w:val="0"/>
        <w:rPr>
          <w:rFonts w:cs="Calibri"/>
          <w:noProof/>
          <w:szCs w:val="24"/>
        </w:rPr>
      </w:pPr>
      <w:r w:rsidRPr="00CE4C56">
        <w:rPr>
          <w:rFonts w:cs="Calibri"/>
          <w:noProof/>
          <w:szCs w:val="24"/>
        </w:rPr>
        <w:t xml:space="preserve">Jiang, P. </w:t>
      </w:r>
      <w:r w:rsidRPr="00CE4C56">
        <w:rPr>
          <w:rFonts w:cs="Calibri"/>
          <w:i/>
          <w:iCs/>
          <w:noProof/>
          <w:szCs w:val="24"/>
        </w:rPr>
        <w:t>et al.</w:t>
      </w:r>
      <w:r w:rsidRPr="00CE4C56">
        <w:rPr>
          <w:rFonts w:cs="Calibri"/>
          <w:noProof/>
          <w:szCs w:val="24"/>
        </w:rPr>
        <w:t xml:space="preserve"> (2015) ‘Indoor mobile localization based on Wi-Fi fingerprint’s important access point’, </w:t>
      </w:r>
      <w:r w:rsidRPr="00CE4C56">
        <w:rPr>
          <w:rFonts w:cs="Calibri"/>
          <w:i/>
          <w:iCs/>
          <w:noProof/>
          <w:szCs w:val="24"/>
        </w:rPr>
        <w:t>International Journal of Distributed Sensor Networks</w:t>
      </w:r>
      <w:r w:rsidRPr="00CE4C56">
        <w:rPr>
          <w:rFonts w:cs="Calibri"/>
          <w:noProof/>
          <w:szCs w:val="24"/>
        </w:rPr>
        <w:t>, 2015. doi: 10.1155/2015/429104.</w:t>
      </w:r>
    </w:p>
    <w:p w14:paraId="7261077F" w14:textId="77777777" w:rsidR="00CE4C56" w:rsidRPr="00CE4C56" w:rsidRDefault="00CE4C56" w:rsidP="00CE4C56">
      <w:pPr>
        <w:widowControl w:val="0"/>
        <w:autoSpaceDE w:val="0"/>
        <w:autoSpaceDN w:val="0"/>
        <w:adjustRightInd w:val="0"/>
        <w:rPr>
          <w:rFonts w:cs="Calibri"/>
          <w:noProof/>
          <w:szCs w:val="24"/>
        </w:rPr>
      </w:pPr>
      <w:r w:rsidRPr="00CE4C56">
        <w:rPr>
          <w:rFonts w:cs="Calibri"/>
          <w:noProof/>
          <w:szCs w:val="24"/>
        </w:rPr>
        <w:t xml:space="preserve">Li, W., Yang, P. and Zhou, B. (2008) ‘Internet-Based Spatial Information Retrieval’, </w:t>
      </w:r>
      <w:r w:rsidRPr="00CE4C56">
        <w:rPr>
          <w:rFonts w:cs="Calibri"/>
          <w:i/>
          <w:iCs/>
          <w:noProof/>
          <w:szCs w:val="24"/>
        </w:rPr>
        <w:t>Encyclopedia of GIS</w:t>
      </w:r>
      <w:r w:rsidRPr="00CE4C56">
        <w:rPr>
          <w:rFonts w:cs="Calibri"/>
          <w:noProof/>
          <w:szCs w:val="24"/>
        </w:rPr>
        <w:t>, pp. 596–599. doi: 10.1007/978-0-387-35973-1_650.</w:t>
      </w:r>
    </w:p>
    <w:p w14:paraId="0F698003" w14:textId="77777777" w:rsidR="00CE4C56" w:rsidRPr="00CE4C56" w:rsidRDefault="00CE4C56" w:rsidP="00CE4C56">
      <w:pPr>
        <w:widowControl w:val="0"/>
        <w:autoSpaceDE w:val="0"/>
        <w:autoSpaceDN w:val="0"/>
        <w:adjustRightInd w:val="0"/>
        <w:rPr>
          <w:rFonts w:cs="Calibri"/>
          <w:noProof/>
          <w:szCs w:val="24"/>
        </w:rPr>
      </w:pPr>
      <w:r w:rsidRPr="00CE4C56">
        <w:rPr>
          <w:rFonts w:cs="Calibri"/>
          <w:noProof/>
          <w:szCs w:val="24"/>
        </w:rPr>
        <w:t xml:space="preserve">Subedi, S. and Pyun, J.-Y. (2017) ‘Practical Fingerprinting Localization for Indoor Positioning System by Using Beacons’, </w:t>
      </w:r>
      <w:r w:rsidRPr="00CE4C56">
        <w:rPr>
          <w:rFonts w:cs="Calibri"/>
          <w:i/>
          <w:iCs/>
          <w:noProof/>
          <w:szCs w:val="24"/>
        </w:rPr>
        <w:t>Journal of Sensors</w:t>
      </w:r>
      <w:r w:rsidRPr="00CE4C56">
        <w:rPr>
          <w:rFonts w:cs="Calibri"/>
          <w:noProof/>
          <w:szCs w:val="24"/>
        </w:rPr>
        <w:t>, 2017, pp. 1–16. doi: 10.1155/2017/9742170.</w:t>
      </w:r>
    </w:p>
    <w:p w14:paraId="5D60A3B8" w14:textId="77777777" w:rsidR="00CE4C56" w:rsidRPr="00CE4C56" w:rsidRDefault="00CE4C56" w:rsidP="00CE4C56">
      <w:pPr>
        <w:widowControl w:val="0"/>
        <w:autoSpaceDE w:val="0"/>
        <w:autoSpaceDN w:val="0"/>
        <w:adjustRightInd w:val="0"/>
        <w:rPr>
          <w:rFonts w:cs="Calibri"/>
          <w:noProof/>
        </w:rPr>
      </w:pPr>
      <w:r w:rsidRPr="00CE4C56">
        <w:rPr>
          <w:rFonts w:cs="Calibri"/>
          <w:noProof/>
          <w:szCs w:val="24"/>
        </w:rPr>
        <w:t xml:space="preserve">Zafari, F., Gkelias, A. and Leung, K. K. (2019) ‘A Survey of Indoor Localization Systems and Technologies’, </w:t>
      </w:r>
      <w:r w:rsidRPr="00CE4C56">
        <w:rPr>
          <w:rFonts w:cs="Calibri"/>
          <w:i/>
          <w:iCs/>
          <w:noProof/>
          <w:szCs w:val="24"/>
        </w:rPr>
        <w:t>IEEE Communications Surveys and Tutorials</w:t>
      </w:r>
      <w:r w:rsidRPr="00CE4C56">
        <w:rPr>
          <w:rFonts w:cs="Calibri"/>
          <w:noProof/>
          <w:szCs w:val="24"/>
        </w:rPr>
        <w:t>. IEEE, 21(3), pp. 2568–2599. doi: 10.1109/COMST.2019.2911558.</w:t>
      </w:r>
    </w:p>
    <w:p w14:paraId="7F9B7D45" w14:textId="427A6700" w:rsidR="0094401E" w:rsidRPr="0094401E" w:rsidRDefault="00B80779" w:rsidP="0094401E">
      <w:pPr>
        <w:rPr>
          <w:lang w:val="en-US"/>
        </w:rPr>
      </w:pPr>
      <w:r>
        <w:rPr>
          <w:lang w:val="en-US"/>
        </w:rPr>
        <w:fldChar w:fldCharType="end"/>
      </w:r>
    </w:p>
    <w:p w14:paraId="0B21B0B0" w14:textId="77777777" w:rsidR="00D4584D" w:rsidRDefault="00E064FA" w:rsidP="00D4584D">
      <w:pPr>
        <w:pStyle w:val="AppendixHeading1"/>
        <w:rPr>
          <w:lang w:val="en-US"/>
        </w:rPr>
      </w:pPr>
      <w:bookmarkStart w:id="111" w:name="_Toc496081034"/>
      <w:bookmarkStart w:id="112" w:name="_Toc39072194"/>
      <w:r>
        <w:rPr>
          <w:caps w:val="0"/>
          <w:lang w:val="en-US"/>
        </w:rPr>
        <w:lastRenderedPageBreak/>
        <w:t>PERSYARATAN FISIK DAN TATA LETAK</w:t>
      </w:r>
      <w:bookmarkEnd w:id="111"/>
      <w:bookmarkEnd w:id="112"/>
    </w:p>
    <w:p w14:paraId="268403B7" w14:textId="77777777" w:rsidR="00A26D21" w:rsidRDefault="00A26D21" w:rsidP="00D4584D">
      <w:pPr>
        <w:pStyle w:val="AppendixHeading2"/>
        <w:rPr>
          <w:lang w:val="en-US"/>
        </w:rPr>
      </w:pPr>
      <w:bookmarkStart w:id="113" w:name="_Toc402485283"/>
      <w:bookmarkStart w:id="114" w:name="_Toc496081035"/>
      <w:bookmarkStart w:id="115" w:name="_Toc39072195"/>
      <w:bookmarkEnd w:id="110"/>
      <w:r>
        <w:rPr>
          <w:lang w:val="en-US"/>
        </w:rPr>
        <w:t>Kertas</w:t>
      </w:r>
      <w:bookmarkEnd w:id="113"/>
      <w:bookmarkEnd w:id="114"/>
      <w:bookmarkEnd w:id="11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16" w:name="_Toc402485284"/>
      <w:bookmarkStart w:id="117" w:name="_Toc496081036"/>
      <w:bookmarkStart w:id="118" w:name="_Toc39072196"/>
      <w:r>
        <w:rPr>
          <w:lang w:val="en-US"/>
        </w:rPr>
        <w:t>Margin</w:t>
      </w:r>
      <w:bookmarkEnd w:id="116"/>
      <w:bookmarkEnd w:id="117"/>
      <w:bookmarkEnd w:id="11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19" w:name="_Toc402485285"/>
      <w:bookmarkStart w:id="120" w:name="_Toc496081037"/>
      <w:bookmarkStart w:id="121" w:name="_Toc39072197"/>
      <w:r>
        <w:rPr>
          <w:lang w:val="en-US"/>
        </w:rPr>
        <w:t xml:space="preserve">Jenis dan </w:t>
      </w:r>
      <w:r w:rsidR="00CF5150">
        <w:rPr>
          <w:lang w:val="en-US"/>
        </w:rPr>
        <w:t>Ukuran Huruf</w:t>
      </w:r>
      <w:bookmarkEnd w:id="119"/>
      <w:bookmarkEnd w:id="120"/>
      <w:bookmarkEnd w:id="12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22" w:name="_Toc402485286"/>
      <w:bookmarkStart w:id="123" w:name="_Toc496081038"/>
      <w:bookmarkStart w:id="124" w:name="_Toc39072198"/>
      <w:r>
        <w:rPr>
          <w:lang w:val="en-US"/>
        </w:rPr>
        <w:t>Spasi</w:t>
      </w:r>
      <w:bookmarkEnd w:id="122"/>
      <w:bookmarkEnd w:id="123"/>
      <w:bookmarkEnd w:id="124"/>
    </w:p>
    <w:p w14:paraId="5F877AE5" w14:textId="3C7B9EFB" w:rsidR="001B58D4" w:rsidRDefault="00A26D21" w:rsidP="005664E2">
      <w:pPr>
        <w:pStyle w:val="BodyTextFirstIndent"/>
      </w:pPr>
      <w:r w:rsidRPr="00C804A3">
        <w:t xml:space="preserve">Jarak  </w:t>
      </w:r>
      <w:r w:rsidR="001B58D4">
        <w:t>st</w:t>
      </w:r>
      <w:r w:rsidR="00B80779">
        <w:t>dan</w:t>
      </w:r>
      <w:r w:rsidR="001B58D4">
        <w:t xml:space="preserve">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25" w:name="_Toc402485287"/>
      <w:bookmarkStart w:id="126" w:name="_Toc496081039"/>
      <w:bookmarkStart w:id="127" w:name="_Toc3907219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25"/>
      <w:bookmarkEnd w:id="126"/>
      <w:bookmarkEnd w:id="127"/>
      <w:r w:rsidR="001B2070">
        <w:rPr>
          <w:lang w:val="en-US"/>
        </w:rPr>
        <w:t xml:space="preserve"> </w:t>
      </w:r>
    </w:p>
    <w:p w14:paraId="09455F19" w14:textId="1918EB04"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tidak boleh meng</w:t>
      </w:r>
      <w:r w:rsidR="00B80779">
        <w:t>dan</w:t>
      </w:r>
      <w:r w:rsidR="00A26D21">
        <w:t xml:space="preserve">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28" w:name="_Toc402485288"/>
      <w:bookmarkStart w:id="129" w:name="_Toc496081040"/>
      <w:bookmarkStart w:id="130" w:name="_Toc39072200"/>
      <w:r>
        <w:rPr>
          <w:lang w:val="en-US"/>
        </w:rPr>
        <w:t>Nomor</w:t>
      </w:r>
      <w:r w:rsidR="00A26D21">
        <w:rPr>
          <w:lang w:val="en-US"/>
        </w:rPr>
        <w:t xml:space="preserve"> </w:t>
      </w:r>
      <w:r w:rsidR="00CF5150">
        <w:rPr>
          <w:lang w:val="en-US"/>
        </w:rPr>
        <w:t>Halaman</w:t>
      </w:r>
      <w:bookmarkEnd w:id="128"/>
      <w:bookmarkEnd w:id="129"/>
      <w:bookmarkEnd w:id="13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31" w:name="_Toc496081041"/>
      <w:bookmarkStart w:id="132" w:name="_Toc39072201"/>
      <w:r>
        <w:rPr>
          <w:lang w:val="en-US"/>
        </w:rPr>
        <w:lastRenderedPageBreak/>
        <w:t>PENGGUNAAN BAHASA</w:t>
      </w:r>
      <w:bookmarkEnd w:id="131"/>
      <w:bookmarkEnd w:id="13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33"/>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Muhammad Hasbi" w:date="2020-05-06T14:25:00Z" w:initials="MH">
    <w:p w14:paraId="5901C228" w14:textId="148CD997" w:rsidR="00F60633" w:rsidRDefault="00F60633">
      <w:pPr>
        <w:pStyle w:val="CommentText"/>
      </w:pPr>
      <w:r>
        <w:rPr>
          <w:rStyle w:val="CommentReference"/>
        </w:rPr>
        <w:annotationRef/>
      </w:r>
      <w:r>
        <w:t>Permasalahan cukup sampai di DBL, MBL di lebur ke paragraf terakhir.</w:t>
      </w:r>
    </w:p>
  </w:comment>
  <w:comment w:id="24" w:author="Muhammad Hasbi" w:date="2020-05-08T13:37:00Z" w:initials="MH">
    <w:p w14:paraId="7371FDB5" w14:textId="7ADE653C" w:rsidR="00F60633" w:rsidRDefault="00F60633">
      <w:pPr>
        <w:pStyle w:val="CommentText"/>
      </w:pPr>
      <w:r>
        <w:rPr>
          <w:rStyle w:val="CommentReference"/>
        </w:rPr>
        <w:annotationRef/>
      </w:r>
      <w:r>
        <w:t>4 paragraf tambahan untuk mendeskripsik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01C228" w15:done="0"/>
  <w15:commentEx w15:paraId="7371FDB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C6CB61" w14:textId="77777777" w:rsidR="00A42E04" w:rsidRPr="00DD7815" w:rsidRDefault="00A42E04" w:rsidP="00DD7815">
      <w:pPr>
        <w:pStyle w:val="Heading3"/>
        <w:spacing w:before="0" w:after="0"/>
        <w:rPr>
          <w:rFonts w:eastAsia="Calibri" w:cs="Arial"/>
          <w:b w:val="0"/>
          <w:bCs w:val="0"/>
          <w:sz w:val="24"/>
        </w:rPr>
      </w:pPr>
      <w:r>
        <w:separator/>
      </w:r>
    </w:p>
    <w:p w14:paraId="1E74F473" w14:textId="77777777" w:rsidR="00A42E04" w:rsidRDefault="00A42E04"/>
  </w:endnote>
  <w:endnote w:type="continuationSeparator" w:id="0">
    <w:p w14:paraId="355F2B2A" w14:textId="77777777" w:rsidR="00A42E04" w:rsidRPr="00DD7815" w:rsidRDefault="00A42E04" w:rsidP="00DD7815">
      <w:pPr>
        <w:pStyle w:val="Heading3"/>
        <w:spacing w:before="0" w:after="0"/>
        <w:rPr>
          <w:rFonts w:eastAsia="Calibri" w:cs="Arial"/>
          <w:b w:val="0"/>
          <w:bCs w:val="0"/>
          <w:sz w:val="24"/>
        </w:rPr>
      </w:pPr>
      <w:r>
        <w:continuationSeparator/>
      </w:r>
    </w:p>
    <w:p w14:paraId="1F07BA82" w14:textId="77777777" w:rsidR="00A42E04" w:rsidRDefault="00A42E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altName w:val="PT Sans Narrow"/>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F60633" w:rsidRDefault="00F60633" w:rsidP="00EF55FF">
    <w:pPr>
      <w:pStyle w:val="Footer"/>
      <w:jc w:val="center"/>
    </w:pPr>
    <w:r>
      <w:fldChar w:fldCharType="begin"/>
    </w:r>
    <w:r>
      <w:instrText xml:space="preserve"> PAGE   \* MERGEFORMAT </w:instrText>
    </w:r>
    <w:r>
      <w:fldChar w:fldCharType="separate"/>
    </w:r>
    <w:r w:rsidR="00E20EA7">
      <w:rPr>
        <w:noProof/>
      </w:rPr>
      <w:t>xii</w:t>
    </w:r>
    <w:r>
      <w:rPr>
        <w:noProof/>
      </w:rPr>
      <w:fldChar w:fldCharType="end"/>
    </w:r>
  </w:p>
  <w:p w14:paraId="6F15B1C6" w14:textId="77777777" w:rsidR="00F60633" w:rsidRDefault="00F6063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F60633" w:rsidRDefault="00F60633" w:rsidP="00EF55FF">
    <w:pPr>
      <w:pStyle w:val="Footer"/>
      <w:jc w:val="center"/>
    </w:pPr>
    <w:r>
      <w:fldChar w:fldCharType="begin"/>
    </w:r>
    <w:r>
      <w:instrText xml:space="preserve"> PAGE   \* MERGEFORMAT </w:instrText>
    </w:r>
    <w:r>
      <w:fldChar w:fldCharType="separate"/>
    </w:r>
    <w:r w:rsidR="007E610B">
      <w:rPr>
        <w:noProof/>
      </w:rPr>
      <w:t>10</w:t>
    </w:r>
    <w:r>
      <w:rPr>
        <w:noProof/>
      </w:rPr>
      <w:fldChar w:fldCharType="end"/>
    </w:r>
  </w:p>
  <w:p w14:paraId="309D36C8" w14:textId="77777777" w:rsidR="00F60633" w:rsidRDefault="00F60633">
    <w:pPr>
      <w:pStyle w:val="Footer"/>
    </w:pPr>
  </w:p>
  <w:p w14:paraId="1A4B56DF" w14:textId="77777777" w:rsidR="00F60633" w:rsidRDefault="00F6063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C206AB" w14:textId="77777777" w:rsidR="00A42E04" w:rsidRPr="00DD7815" w:rsidRDefault="00A42E04" w:rsidP="00DD7815">
      <w:pPr>
        <w:pStyle w:val="Heading3"/>
        <w:spacing w:before="0" w:after="0"/>
        <w:rPr>
          <w:rFonts w:eastAsia="Calibri" w:cs="Arial"/>
          <w:b w:val="0"/>
          <w:bCs w:val="0"/>
          <w:sz w:val="24"/>
        </w:rPr>
      </w:pPr>
      <w:r>
        <w:separator/>
      </w:r>
    </w:p>
    <w:p w14:paraId="2D868B7D" w14:textId="77777777" w:rsidR="00A42E04" w:rsidRDefault="00A42E04"/>
  </w:footnote>
  <w:footnote w:type="continuationSeparator" w:id="0">
    <w:p w14:paraId="6C93DC91" w14:textId="77777777" w:rsidR="00A42E04" w:rsidRPr="00DD7815" w:rsidRDefault="00A42E04" w:rsidP="00DD7815">
      <w:pPr>
        <w:pStyle w:val="Heading3"/>
        <w:spacing w:before="0" w:after="0"/>
        <w:rPr>
          <w:rFonts w:eastAsia="Calibri" w:cs="Arial"/>
          <w:b w:val="0"/>
          <w:bCs w:val="0"/>
          <w:sz w:val="24"/>
        </w:rPr>
      </w:pPr>
      <w:r>
        <w:continuationSeparator/>
      </w:r>
    </w:p>
    <w:p w14:paraId="7F81A65A" w14:textId="77777777" w:rsidR="00A42E04" w:rsidRDefault="00A42E0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7B644E"/>
    <w:multiLevelType w:val="multilevel"/>
    <w:tmpl w:val="62E8B9FA"/>
    <w:name w:val="AppHeads2"/>
    <w:numStyleLink w:val="AppendixHeadings"/>
  </w:abstractNum>
  <w:abstractNum w:abstractNumId="22" w15:restartNumberingAfterBreak="0">
    <w:nsid w:val="33811249"/>
    <w:multiLevelType w:val="multilevel"/>
    <w:tmpl w:val="62E8B9FA"/>
    <w:name w:val="AppHeads"/>
    <w:numStyleLink w:val="AppendixHeadings"/>
  </w:abstractNum>
  <w:abstractNum w:abstractNumId="23"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4" w15:restartNumberingAfterBreak="0">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5"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8" w15:restartNumberingAfterBreak="0">
    <w:nsid w:val="49D41C76"/>
    <w:multiLevelType w:val="multilevel"/>
    <w:tmpl w:val="A01A89D2"/>
    <w:name w:val="BodyHeads"/>
    <w:numStyleLink w:val="BodyHeadings"/>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E365AD2"/>
    <w:multiLevelType w:val="multilevel"/>
    <w:tmpl w:val="A01A89D2"/>
    <w:name w:val="BodyHeadings3"/>
    <w:numStyleLink w:val="BodyHeadings"/>
  </w:abstractNum>
  <w:abstractNum w:abstractNumId="36" w15:restartNumberingAfterBreak="0">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7" w15:restartNumberingAfterBreak="0">
    <w:nsid w:val="742E6936"/>
    <w:multiLevelType w:val="multilevel"/>
    <w:tmpl w:val="62E8B9FA"/>
    <w:name w:val="AppHeads3"/>
    <w:numStyleLink w:val="AppendixHeadings"/>
  </w:abstractNum>
  <w:abstractNum w:abstractNumId="38"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40"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6"/>
  </w:num>
  <w:num w:numId="9">
    <w:abstractNumId w:val="27"/>
  </w:num>
  <w:num w:numId="10">
    <w:abstractNumId w:val="39"/>
  </w:num>
  <w:num w:numId="11">
    <w:abstractNumId w:val="17"/>
  </w:num>
  <w:num w:numId="12">
    <w:abstractNumId w:val="32"/>
  </w:num>
  <w:num w:numId="13">
    <w:abstractNumId w:val="6"/>
  </w:num>
  <w:num w:numId="14">
    <w:abstractNumId w:val="9"/>
  </w:num>
  <w:num w:numId="15">
    <w:abstractNumId w:val="13"/>
  </w:num>
  <w:num w:numId="16">
    <w:abstractNumId w:val="25"/>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6"/>
    <w:lvlOverride w:ilvl="0">
      <w:startOverride w:val="1"/>
    </w:lvlOverride>
  </w:num>
  <w:num w:numId="27">
    <w:abstractNumId w:val="19"/>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40"/>
  </w:num>
  <w:num w:numId="42">
    <w:abstractNumId w:val="34"/>
  </w:num>
  <w:num w:numId="43">
    <w:abstractNumId w:val="11"/>
  </w:num>
  <w:num w:numId="44">
    <w:abstractNumId w:val="23"/>
  </w:num>
  <w:num w:numId="45">
    <w:abstractNumId w:val="24"/>
  </w:num>
  <w:num w:numId="46">
    <w:abstractNumId w:val="36"/>
  </w:num>
  <w:num w:numId="47">
    <w:abstractNumId w:val="16"/>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3F7"/>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B6C7A"/>
    <w:rsid w:val="000B70DD"/>
    <w:rsid w:val="000C0BEC"/>
    <w:rsid w:val="000C2820"/>
    <w:rsid w:val="000C3D1F"/>
    <w:rsid w:val="000C43CC"/>
    <w:rsid w:val="000C44D3"/>
    <w:rsid w:val="000C69BA"/>
    <w:rsid w:val="000D1322"/>
    <w:rsid w:val="000D167C"/>
    <w:rsid w:val="000E1DD7"/>
    <w:rsid w:val="000E1F3D"/>
    <w:rsid w:val="000E43DE"/>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26D7D"/>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2CF"/>
    <w:rsid w:val="002B795A"/>
    <w:rsid w:val="002C1B44"/>
    <w:rsid w:val="002C23F8"/>
    <w:rsid w:val="002C40AE"/>
    <w:rsid w:val="002C517F"/>
    <w:rsid w:val="002C5196"/>
    <w:rsid w:val="002D2196"/>
    <w:rsid w:val="002D41A6"/>
    <w:rsid w:val="002D6750"/>
    <w:rsid w:val="002E175E"/>
    <w:rsid w:val="002E2A32"/>
    <w:rsid w:val="002E3FFA"/>
    <w:rsid w:val="002E4055"/>
    <w:rsid w:val="002E4862"/>
    <w:rsid w:val="002E55F9"/>
    <w:rsid w:val="002E68C3"/>
    <w:rsid w:val="002F0CA6"/>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57A99"/>
    <w:rsid w:val="003618F2"/>
    <w:rsid w:val="00361AAD"/>
    <w:rsid w:val="003628B6"/>
    <w:rsid w:val="00363212"/>
    <w:rsid w:val="0036431F"/>
    <w:rsid w:val="003660EF"/>
    <w:rsid w:val="0036621D"/>
    <w:rsid w:val="003678F7"/>
    <w:rsid w:val="00367CAC"/>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E7A0E"/>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4DC7"/>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17F55"/>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4A5D"/>
    <w:rsid w:val="005E507E"/>
    <w:rsid w:val="005E5705"/>
    <w:rsid w:val="005F15E0"/>
    <w:rsid w:val="005F1A0E"/>
    <w:rsid w:val="005F4281"/>
    <w:rsid w:val="005F4707"/>
    <w:rsid w:val="005F4BF0"/>
    <w:rsid w:val="005F4F28"/>
    <w:rsid w:val="005F6C8C"/>
    <w:rsid w:val="005F6DE5"/>
    <w:rsid w:val="005F73B6"/>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348"/>
    <w:rsid w:val="006467B3"/>
    <w:rsid w:val="00647369"/>
    <w:rsid w:val="00651C17"/>
    <w:rsid w:val="0065340C"/>
    <w:rsid w:val="00655558"/>
    <w:rsid w:val="006577E9"/>
    <w:rsid w:val="00660230"/>
    <w:rsid w:val="00660369"/>
    <w:rsid w:val="0066082F"/>
    <w:rsid w:val="00663646"/>
    <w:rsid w:val="00664CE9"/>
    <w:rsid w:val="00665BA6"/>
    <w:rsid w:val="006674BB"/>
    <w:rsid w:val="00670045"/>
    <w:rsid w:val="00672351"/>
    <w:rsid w:val="00680129"/>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7B6B"/>
    <w:rsid w:val="00767FC0"/>
    <w:rsid w:val="00771CC6"/>
    <w:rsid w:val="00772B14"/>
    <w:rsid w:val="00773514"/>
    <w:rsid w:val="007749E5"/>
    <w:rsid w:val="00775DB1"/>
    <w:rsid w:val="00776386"/>
    <w:rsid w:val="00776C64"/>
    <w:rsid w:val="007777B0"/>
    <w:rsid w:val="00777FC7"/>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715"/>
    <w:rsid w:val="007D48CD"/>
    <w:rsid w:val="007D53C6"/>
    <w:rsid w:val="007D65B5"/>
    <w:rsid w:val="007D7B90"/>
    <w:rsid w:val="007E3156"/>
    <w:rsid w:val="007E3DC8"/>
    <w:rsid w:val="007E5CCC"/>
    <w:rsid w:val="007E610B"/>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6F2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6E9B"/>
    <w:rsid w:val="0093722F"/>
    <w:rsid w:val="0093739A"/>
    <w:rsid w:val="00940B48"/>
    <w:rsid w:val="00941F31"/>
    <w:rsid w:val="00942E67"/>
    <w:rsid w:val="009435FA"/>
    <w:rsid w:val="0094401E"/>
    <w:rsid w:val="0094645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1E44"/>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2E04"/>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D77"/>
    <w:rsid w:val="00AE1E30"/>
    <w:rsid w:val="00AE2D26"/>
    <w:rsid w:val="00AE3C54"/>
    <w:rsid w:val="00AE3F23"/>
    <w:rsid w:val="00AE40CD"/>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4C4E"/>
    <w:rsid w:val="00B67402"/>
    <w:rsid w:val="00B67737"/>
    <w:rsid w:val="00B67967"/>
    <w:rsid w:val="00B70186"/>
    <w:rsid w:val="00B73ED7"/>
    <w:rsid w:val="00B74240"/>
    <w:rsid w:val="00B769DC"/>
    <w:rsid w:val="00B774C4"/>
    <w:rsid w:val="00B77C34"/>
    <w:rsid w:val="00B80779"/>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AD"/>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1FD"/>
    <w:rsid w:val="00C42E55"/>
    <w:rsid w:val="00C43EA7"/>
    <w:rsid w:val="00C44BEA"/>
    <w:rsid w:val="00C44E02"/>
    <w:rsid w:val="00C45B9E"/>
    <w:rsid w:val="00C51C3D"/>
    <w:rsid w:val="00C5207D"/>
    <w:rsid w:val="00C5218A"/>
    <w:rsid w:val="00C52BA1"/>
    <w:rsid w:val="00C5331A"/>
    <w:rsid w:val="00C533E2"/>
    <w:rsid w:val="00C55336"/>
    <w:rsid w:val="00C55CC5"/>
    <w:rsid w:val="00C565CA"/>
    <w:rsid w:val="00C57568"/>
    <w:rsid w:val="00C60409"/>
    <w:rsid w:val="00C60F87"/>
    <w:rsid w:val="00C618C8"/>
    <w:rsid w:val="00C61CC9"/>
    <w:rsid w:val="00C669E1"/>
    <w:rsid w:val="00C67F5C"/>
    <w:rsid w:val="00C67F8A"/>
    <w:rsid w:val="00C72164"/>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4C56"/>
    <w:rsid w:val="00CE51EE"/>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8EB"/>
    <w:rsid w:val="00D50A6C"/>
    <w:rsid w:val="00D520B1"/>
    <w:rsid w:val="00D536BC"/>
    <w:rsid w:val="00D55339"/>
    <w:rsid w:val="00D57808"/>
    <w:rsid w:val="00D57E60"/>
    <w:rsid w:val="00D6221B"/>
    <w:rsid w:val="00D62FE0"/>
    <w:rsid w:val="00D6649A"/>
    <w:rsid w:val="00D727DC"/>
    <w:rsid w:val="00D73363"/>
    <w:rsid w:val="00D73E00"/>
    <w:rsid w:val="00D74E8F"/>
    <w:rsid w:val="00D75D4C"/>
    <w:rsid w:val="00D76B24"/>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B7997"/>
    <w:rsid w:val="00DC2FF7"/>
    <w:rsid w:val="00DC324E"/>
    <w:rsid w:val="00DC4D1D"/>
    <w:rsid w:val="00DC59FD"/>
    <w:rsid w:val="00DC5F7C"/>
    <w:rsid w:val="00DC60DC"/>
    <w:rsid w:val="00DC6534"/>
    <w:rsid w:val="00DC6F5E"/>
    <w:rsid w:val="00DC7EA0"/>
    <w:rsid w:val="00DD0465"/>
    <w:rsid w:val="00DD3477"/>
    <w:rsid w:val="00DD7815"/>
    <w:rsid w:val="00DE18CD"/>
    <w:rsid w:val="00DE3111"/>
    <w:rsid w:val="00DE3A53"/>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0EA7"/>
    <w:rsid w:val="00E20F77"/>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40F6"/>
    <w:rsid w:val="00EA7769"/>
    <w:rsid w:val="00EA78CD"/>
    <w:rsid w:val="00EB3BC9"/>
    <w:rsid w:val="00EB54DB"/>
    <w:rsid w:val="00EB54E5"/>
    <w:rsid w:val="00EB55A0"/>
    <w:rsid w:val="00EB595B"/>
    <w:rsid w:val="00EB6BB8"/>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0B0"/>
    <w:rsid w:val="00F418E2"/>
    <w:rsid w:val="00F4586F"/>
    <w:rsid w:val="00F46A1A"/>
    <w:rsid w:val="00F54A17"/>
    <w:rsid w:val="00F55240"/>
    <w:rsid w:val="00F565F4"/>
    <w:rsid w:val="00F56D35"/>
    <w:rsid w:val="00F60633"/>
    <w:rsid w:val="00F60F9F"/>
    <w:rsid w:val="00F67BC4"/>
    <w:rsid w:val="00F67C07"/>
    <w:rsid w:val="00F708EF"/>
    <w:rsid w:val="00F81357"/>
    <w:rsid w:val="00F81BCF"/>
    <w:rsid w:val="00F8329C"/>
    <w:rsid w:val="00F83D7F"/>
    <w:rsid w:val="00F83F33"/>
    <w:rsid w:val="00F931E2"/>
    <w:rsid w:val="00F93ECF"/>
    <w:rsid w:val="00F9407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011A"/>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ser>
        <c:dLbls>
          <c:dLblPos val="outEnd"/>
          <c:showLegendKey val="0"/>
          <c:showVal val="1"/>
          <c:showCatName val="0"/>
          <c:showSerName val="0"/>
          <c:showPercent val="0"/>
          <c:showBubbleSize val="0"/>
        </c:dLbls>
        <c:gapWidth val="219"/>
        <c:overlap val="-27"/>
        <c:axId val="692228168"/>
        <c:axId val="692237968"/>
      </c:barChart>
      <c:catAx>
        <c:axId val="692228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2237968"/>
        <c:crosses val="autoZero"/>
        <c:auto val="1"/>
        <c:lblAlgn val="ctr"/>
        <c:lblOffset val="100"/>
        <c:noMultiLvlLbl val="0"/>
      </c:catAx>
      <c:valAx>
        <c:axId val="692237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222816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2807AC7-2B2A-48E8-8570-F929BBC59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3</TotalTime>
  <Pages>1</Pages>
  <Words>25899</Words>
  <Characters>147626</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3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122</cp:revision>
  <cp:lastPrinted>2020-03-03T15:33:00Z</cp:lastPrinted>
  <dcterms:created xsi:type="dcterms:W3CDTF">2020-01-09T09:19:00Z</dcterms:created>
  <dcterms:modified xsi:type="dcterms:W3CDTF">2020-05-10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